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5AB56D8" w14:textId="58D05FDF" w:rsidR="000E678B" w:rsidRPr="000E678B" w:rsidRDefault="000E678B" w:rsidP="000E678B">
      <w:pPr>
        <w:pStyle w:val="Overskrift1"/>
      </w:pPr>
      <w:r w:rsidRPr="000E678B">
        <w:t xml:space="preserve">Mitteleuropakonzepte in </w:t>
      </w:r>
      <w:r w:rsidR="00A75870">
        <w:t>Schul</w:t>
      </w:r>
      <w:r w:rsidRPr="000E678B">
        <w:t>bücher</w:t>
      </w:r>
      <w:r w:rsidR="00C752F3">
        <w:t>n</w:t>
      </w:r>
      <w:r w:rsidRPr="000E678B">
        <w:t xml:space="preserve"> des Deutschen Kaiserreichs (1871-1918)</w:t>
      </w:r>
    </w:p>
    <w:p w14:paraId="44F88BBD" w14:textId="480D2D06" w:rsidR="008D4840" w:rsidRDefault="00CE5F6F" w:rsidP="00CE5F6F">
      <w:pPr>
        <w:pStyle w:val="Overskrift1"/>
      </w:pPr>
      <w:r>
        <w:t xml:space="preserve">1. </w:t>
      </w:r>
      <w:r w:rsidR="008D4840" w:rsidRPr="008D4840">
        <w:t>Einleitung</w:t>
      </w:r>
      <w:r w:rsidR="008575CD">
        <w:t xml:space="preserve"> und Relevanz</w:t>
      </w:r>
    </w:p>
    <w:p w14:paraId="710A31B8" w14:textId="3E8EFF82" w:rsidR="008F7EC9" w:rsidRPr="00E21011" w:rsidRDefault="006231E0" w:rsidP="008F7EC9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8F7EC9" w:rsidRPr="00E21011">
        <w:rPr>
          <w:sz w:val="22"/>
          <w:szCs w:val="22"/>
        </w:rPr>
        <w:t xml:space="preserve">In diesem Kurs haben wir uns </w:t>
      </w:r>
      <w:r w:rsidR="00912081" w:rsidRPr="00E21011">
        <w:rPr>
          <w:sz w:val="22"/>
          <w:szCs w:val="22"/>
        </w:rPr>
        <w:t>mit dem Verhältnis zwischen</w:t>
      </w:r>
      <w:r w:rsidR="008F7EC9" w:rsidRPr="00E21011">
        <w:rPr>
          <w:sz w:val="22"/>
          <w:szCs w:val="22"/>
        </w:rPr>
        <w:t xml:space="preserve"> Europa und Nation </w:t>
      </w:r>
      <w:r w:rsidR="00912081" w:rsidRPr="00E21011">
        <w:rPr>
          <w:sz w:val="22"/>
          <w:szCs w:val="22"/>
        </w:rPr>
        <w:t xml:space="preserve">beschäftigt, unter anderem in der </w:t>
      </w:r>
      <w:proofErr w:type="spellStart"/>
      <w:r w:rsidR="00912081" w:rsidRPr="00E21011">
        <w:rPr>
          <w:sz w:val="22"/>
          <w:szCs w:val="22"/>
        </w:rPr>
        <w:t>Gauckrede</w:t>
      </w:r>
      <w:proofErr w:type="spellEnd"/>
      <w:r w:rsidR="00912081" w:rsidRPr="00E21011">
        <w:rPr>
          <w:sz w:val="22"/>
          <w:szCs w:val="22"/>
        </w:rPr>
        <w:t xml:space="preserve"> und bei </w:t>
      </w:r>
      <w:r w:rsidR="0022555E">
        <w:rPr>
          <w:sz w:val="22"/>
          <w:szCs w:val="22"/>
        </w:rPr>
        <w:fldChar w:fldCharType="begin"/>
      </w:r>
      <w:r w:rsidR="0022555E">
        <w:rPr>
          <w:sz w:val="22"/>
          <w:szCs w:val="22"/>
        </w:rPr>
        <w:instrText xml:space="preserve"> ADDIN ZOTERO_ITEM CSL_CITATION {"citationID":"JEPHQmCm","properties":{"formattedCitation":"(Lichtenstein, 2017)","plainCitation":"(Lichtenstein, 2017)","noteIndex":0},"citationItems":[{"id":56,"uris":["http://zotero.org/users/local/RBDRquOs/items/RTGGWVPA"],"itemData":{"id":56,"type":"chapter","container-title":"Europäische Identität in der Krise? Europäische Identitätsforschung und Rechtspopulismusforschung im Dialog","page":"57-77","publisher":"Springer Fachmedien","title":"Zwischen Scheinkonsens und Identitätskrise. Konstruktionen europäischer Identität in nationalen Medienöffentlichkeiten","author":[{"family":"Lichtenstein","given":"D"}],"editor":[{"family":"Hentges","given":"Gudrun"},{"family":"Nottbohm","given":"Kristina"},{"family":"Platzer","given":"Hans-Wolfgang"}],"issued":{"date-parts":[["2017"]]}}}],"schema":"https://github.com/citation-style-language/schema/raw/master/csl-citation.json"} </w:instrText>
      </w:r>
      <w:r w:rsidR="0022555E">
        <w:rPr>
          <w:sz w:val="22"/>
          <w:szCs w:val="22"/>
        </w:rPr>
        <w:fldChar w:fldCharType="separate"/>
      </w:r>
      <w:r w:rsidR="0022555E" w:rsidRPr="0022555E">
        <w:rPr>
          <w:sz w:val="22"/>
        </w:rPr>
        <w:t xml:space="preserve">Lichtenstein </w:t>
      </w:r>
      <w:r w:rsidR="0022555E">
        <w:rPr>
          <w:sz w:val="22"/>
        </w:rPr>
        <w:t>(</w:t>
      </w:r>
      <w:r w:rsidR="0022555E" w:rsidRPr="0022555E">
        <w:rPr>
          <w:sz w:val="22"/>
        </w:rPr>
        <w:t>2017)</w:t>
      </w:r>
      <w:r w:rsidR="0022555E">
        <w:rPr>
          <w:sz w:val="22"/>
          <w:szCs w:val="22"/>
        </w:rPr>
        <w:fldChar w:fldCharType="end"/>
      </w:r>
      <w:r w:rsidR="008F7EC9" w:rsidRPr="00E21011">
        <w:rPr>
          <w:sz w:val="22"/>
          <w:szCs w:val="22"/>
        </w:rPr>
        <w:t xml:space="preserve">. </w:t>
      </w:r>
      <w:r w:rsidR="003F5E26">
        <w:rPr>
          <w:sz w:val="22"/>
          <w:szCs w:val="22"/>
        </w:rPr>
        <w:t>Mitteleuropa ist eine Bezeichnung für einen Raum in der Mitte Europas, der in</w:t>
      </w:r>
      <w:r w:rsidR="008F7EC9" w:rsidRPr="00E21011">
        <w:rPr>
          <w:sz w:val="22"/>
          <w:szCs w:val="22"/>
        </w:rPr>
        <w:t xml:space="preserve"> diesem Zusammenhang besonders spannend</w:t>
      </w:r>
      <w:r w:rsidR="003F5E26">
        <w:rPr>
          <w:sz w:val="22"/>
          <w:szCs w:val="22"/>
        </w:rPr>
        <w:t xml:space="preserve"> ist</w:t>
      </w:r>
      <w:r w:rsidR="008F7EC9" w:rsidRPr="00E21011">
        <w:rPr>
          <w:sz w:val="22"/>
          <w:szCs w:val="22"/>
        </w:rPr>
        <w:t xml:space="preserve">, weil </w:t>
      </w:r>
      <w:r w:rsidR="003F5E26">
        <w:rPr>
          <w:sz w:val="22"/>
          <w:szCs w:val="22"/>
        </w:rPr>
        <w:t>er</w:t>
      </w:r>
      <w:r w:rsidR="008F7EC9" w:rsidRPr="00E21011">
        <w:rPr>
          <w:sz w:val="22"/>
          <w:szCs w:val="22"/>
        </w:rPr>
        <w:t xml:space="preserve"> zwischen dem Nationalen und dem Europäischen oszilliert.</w:t>
      </w:r>
      <w:r w:rsidR="004C77E8" w:rsidRPr="00E21011">
        <w:rPr>
          <w:sz w:val="22"/>
          <w:szCs w:val="22"/>
        </w:rPr>
        <w:t xml:space="preserve"> </w:t>
      </w:r>
    </w:p>
    <w:p w14:paraId="2A1AC122" w14:textId="28170684" w:rsidR="00A31F4E" w:rsidRPr="00E21011" w:rsidRDefault="00A31F4E" w:rsidP="008F7EC9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8F7EC9" w:rsidRPr="00E21011">
        <w:rPr>
          <w:sz w:val="22"/>
          <w:szCs w:val="22"/>
        </w:rPr>
        <w:t>Mitteleuropa bezeichnet einen Raum in der Mitte Europas, dessen genaue Abgrenzung je nach Kontext variiert. In neueren Diskursen wird der Begriff häufig als subversive Alternative zur Ost-West-Dichotomie verwendet</w:t>
      </w:r>
      <w:r w:rsidR="00912081" w:rsidRPr="00E21011">
        <w:rPr>
          <w:sz w:val="22"/>
          <w:szCs w:val="22"/>
        </w:rPr>
        <w:t>. Das haben wir in dem Chemnitz-</w:t>
      </w:r>
      <w:proofErr w:type="spellStart"/>
      <w:r w:rsidR="00912081" w:rsidRPr="00E21011">
        <w:rPr>
          <w:sz w:val="22"/>
          <w:szCs w:val="22"/>
        </w:rPr>
        <w:t>Bidbook</w:t>
      </w:r>
      <w:proofErr w:type="spellEnd"/>
      <w:r w:rsidR="00912081" w:rsidRPr="00E21011">
        <w:rPr>
          <w:sz w:val="22"/>
          <w:szCs w:val="22"/>
        </w:rPr>
        <w:t xml:space="preserve"> gesehen, und</w:t>
      </w:r>
      <w:r w:rsidR="004C77E8" w:rsidRPr="00E21011">
        <w:rPr>
          <w:sz w:val="22"/>
          <w:szCs w:val="22"/>
        </w:rPr>
        <w:t xml:space="preserve"> </w:t>
      </w:r>
      <w:r w:rsidR="004C77E8" w:rsidRPr="00E21011">
        <w:rPr>
          <w:sz w:val="22"/>
          <w:szCs w:val="22"/>
        </w:rPr>
        <w:fldChar w:fldCharType="begin"/>
      </w:r>
      <w:r w:rsidR="0022555E">
        <w:rPr>
          <w:sz w:val="22"/>
          <w:szCs w:val="22"/>
        </w:rPr>
        <w:instrText xml:space="preserve"> ADDIN ZOTERO_ITEM CSL_CITATION {"citationID":"PY1E7XD1","properties":{"formattedCitation":"(Virchow, 2017)","plainCitation":"(Virchow, 2017)","dontUpdate":true,"noteIndex":0},"citationItems":[{"id":54,"uris":["http://zotero.org/users/local/RBDRquOs/items/7TGTWPCN"],"itemData":{"id":54,"type":"chapter","container-title":"Europäische Identität in der Krise? Europäische Identitätsforschung und Rechtspopulismusforschung im Dialog","page":"149-165","publisher":"Springer Fachmedien","title":"Europa als Projektionsfläche, Handlungsraum und Konfliktfeld. Die extreme Rechte als europäische Akteurin?","author":[{"family":"Virchow","given":"Fabian"}],"editor":[{"family":"Hentges","given":"Gudrun"},{"family":"Nottbohm","given":"Kristina"},{"family":"Platzer","given":"Hans-Wolfgang"}],"issued":{"date-parts":[["2017"]]}}}],"schema":"https://github.com/citation-style-language/schema/raw/master/csl-citation.json"} </w:instrText>
      </w:r>
      <w:r w:rsidR="004C77E8" w:rsidRPr="00E21011">
        <w:rPr>
          <w:sz w:val="22"/>
          <w:szCs w:val="22"/>
        </w:rPr>
        <w:fldChar w:fldCharType="separate"/>
      </w:r>
      <w:r w:rsidR="004C77E8" w:rsidRPr="00E21011">
        <w:rPr>
          <w:sz w:val="22"/>
          <w:szCs w:val="22"/>
        </w:rPr>
        <w:t xml:space="preserve">Virchow </w:t>
      </w:r>
      <w:r w:rsidR="001A4E44" w:rsidRPr="00E21011">
        <w:rPr>
          <w:sz w:val="22"/>
          <w:szCs w:val="22"/>
        </w:rPr>
        <w:t>(</w:t>
      </w:r>
      <w:r w:rsidR="004C77E8" w:rsidRPr="00E21011">
        <w:rPr>
          <w:sz w:val="22"/>
          <w:szCs w:val="22"/>
        </w:rPr>
        <w:t>2017)</w:t>
      </w:r>
      <w:r w:rsidR="004C77E8" w:rsidRPr="00E21011">
        <w:rPr>
          <w:sz w:val="22"/>
          <w:szCs w:val="22"/>
        </w:rPr>
        <w:fldChar w:fldCharType="end"/>
      </w:r>
      <w:r w:rsidR="004C77E8" w:rsidRPr="00E21011">
        <w:rPr>
          <w:sz w:val="22"/>
          <w:szCs w:val="22"/>
        </w:rPr>
        <w:t xml:space="preserve"> zufolge hat d</w:t>
      </w:r>
      <w:r w:rsidR="005B17FB">
        <w:rPr>
          <w:sz w:val="22"/>
          <w:szCs w:val="22"/>
        </w:rPr>
        <w:t>as</w:t>
      </w:r>
      <w:r w:rsidR="004C77E8" w:rsidRPr="00E21011">
        <w:rPr>
          <w:sz w:val="22"/>
          <w:szCs w:val="22"/>
        </w:rPr>
        <w:t xml:space="preserve"> Mitteleuropa-Konzept einen Prominenz in rechtsextremen Europamodellen.</w:t>
      </w:r>
      <w:r w:rsidR="008F7EC9" w:rsidRPr="00E21011">
        <w:rPr>
          <w:sz w:val="22"/>
          <w:szCs w:val="22"/>
        </w:rPr>
        <w:t xml:space="preserve"> Gleichzeitig ist </w:t>
      </w:r>
      <w:r w:rsidR="002E7CBE">
        <w:rPr>
          <w:sz w:val="22"/>
          <w:szCs w:val="22"/>
        </w:rPr>
        <w:t>der Begriff</w:t>
      </w:r>
      <w:r w:rsidR="008F7EC9" w:rsidRPr="00E21011">
        <w:rPr>
          <w:sz w:val="22"/>
          <w:szCs w:val="22"/>
        </w:rPr>
        <w:t xml:space="preserve"> historisch tief im Nationalismus des 19. Jahrhunderts verwurzelt – insbesondere </w:t>
      </w:r>
      <w:r w:rsidR="002E7CBE">
        <w:rPr>
          <w:sz w:val="22"/>
          <w:szCs w:val="22"/>
        </w:rPr>
        <w:t>im</w:t>
      </w:r>
      <w:r w:rsidR="008F7EC9" w:rsidRPr="00E21011">
        <w:rPr>
          <w:sz w:val="22"/>
          <w:szCs w:val="22"/>
        </w:rPr>
        <w:t xml:space="preserve"> Spannungsfeld zwischen der Reichsidee und der Nationalstaatsidee </w:t>
      </w:r>
      <w:r w:rsidR="00DC0FDD" w:rsidRPr="00E21011">
        <w:rPr>
          <w:sz w:val="22"/>
          <w:szCs w:val="22"/>
        </w:rPr>
        <w:fldChar w:fldCharType="begin"/>
      </w:r>
      <w:r w:rsidR="00DC0FDD" w:rsidRPr="00E21011">
        <w:rPr>
          <w:sz w:val="22"/>
          <w:szCs w:val="22"/>
        </w:rPr>
        <w:instrText xml:space="preserve"> ADDIN ZOTERO_ITEM CSL_CITATION {"citationID":"kkGMcx75","properties":{"formattedCitation":"(Ash, 1990; Eisfeld &amp; Beyme, 2012; Elbeshausen, 2008; G\\uc0\\u243{}rny, 2015; Harms, 2012; Rupnik, 1990; Vidmar-Horvat &amp; Delanty, 2008)","plainCitation":"(Ash, 1990; Eisfeld &amp; Beyme, 2012; Elbeshausen, 2008; Górny, 2015; Harms, 2012; Rupnik, 1990; Vidmar-Horvat &amp; Delanty, 2008)","noteIndex":0},"citationItems":[{"id":46,"uris":["http://zotero.org/users/local/RBDRquOs/items/SLTDCNAN"],"itemData":{"id":46,"type":"entry-encyclopedia","collection-number":"119","container-title":"Daedalus","page":"1-21","title":"Mitteleuropa?","URL":"http://www.jstor.org/stable/20025282","volume":"1","author":[{"family":"Ash","given":"Timothy G."}],"issued":{"date-parts":[["1990"]]}}},{"id":47,"uris":["http://zotero.org/users/local/RBDRquOs/items/YD7FI9BH"],"itemData":{"id":47,"type":"chapter","container-title":"Radical Approaches to Political Science: Roads Less Traveled","page":"155-166","publisher":"Verlag Barbara Budrich","title":"‘Mitteleuropa’ in Historical and Contemporary Perspective","URL":"https://doi.org/10.2307/j.ctvddzgc3.12","author":[{"family":"Eisfeld","given":"Rainer"},{"family":"Beyme","given":"Klaus","dropping-particle":"von"}],"issued":{"date-parts":[["2012"]]}}},{"id":51,"uris":["http://zotero.org/users/local/RBDRquOs/items/HX5K5BLD"],"itemData":{"id":51,"type":"chapter","container-title":"Tyskland og Europa i det 20. århundrede","event-place":"København","publisher":"Museum Tusculanums forlag","publisher-place":"København","title":"Mellemeuropa - rum uden egenskaber","author":[{"family":"Elbeshausen","given":"Hans"}],"editor":[{"family":"Mortensen","given":"Morten Dyssel"},{"family":"Paulsen","given":"Adam"}],"issued":{"date-parts":[["2008"]]}}},{"id":43,"uris":["http://zotero.org/users/local/RBDRquOs/items/4DG2CMUP"],"itemData":{"id":43,"type":"entry-encyclopedia","container-title":"International Encyclopedia of the First World War","event-place":"Berlin","publisher":"Freie Universität Berlin","publisher-place":"Berlin","title":"Concept of Mitteleuropa","URL":"https://encyclopedia.1914-1918-online.net/article/concept-of-mitteleuropa/","author":[{"family":"Górny","given":"Maciej"}],"editor":[{"family":"Daniel","given":"Ute"},{"family":"Gatrell","given":"Peter"},{"family":"Janz","given":"Oliver"},{"family":"Jones","given":"Heather"},{"family":"Keene","given":"Jennifer"},{"family":"Kramer","given":"Alan"},{"family":"Nasson","given":"Bill"}],"issued":{"date-parts":[["2015"]]}}},{"id":44,"uris":["http://zotero.org/users/local/RBDRquOs/items/AFL6TF95"],"itemData":{"id":44,"type":"article-journal","container-title":"European review of history = Revue européene d'histoire","issue":"5","page":"669-692","title":"Living Mitteleuropa in the 1980s: a network of Hungarian and West German Intellectuals","volume":"19","author":[{"family":"Harms","given":"Victoria"}],"issued":{"date-parts":[["2012"]]}}},{"id":48,"uris":["http://zotero.org/users/local/RBDRquOs/items/JGGHBEQH"],"itemData":{"id":48,"type":"entry-encyclopedia","collection-number":"119","container-title":"Daedalus","page":"249-278","title":"Central Europe or Mitteleuropa?","URL":"http://www.jstor.org/stable/20025291","volume":"1","author":[{"family":"Rupnik","given":"Jacques"}],"issued":{"date-parts":[["1990"]]}}},{"id":45,"uris":["http://zotero.org/users/local/RBDRquOs/items/2ZXDNAK6"],"itemData":{"id":45,"type":"article-journal","container-title":"European journal of social theory","issue":"2","page":"203-218","title":"Mitteleuropa and the European Heritage","volume":"11","author":[{"family":"Vidmar-Horvat","given":"Ksenija"},{"family":"Delanty","given":"Gerard"}],"issued":{"date-parts":[["2008"]]}}}],"schema":"https://github.com/citation-style-language/schema/raw/master/csl-citation.json"} </w:instrText>
      </w:r>
      <w:r w:rsidR="00DC0FDD" w:rsidRPr="00E21011">
        <w:rPr>
          <w:sz w:val="22"/>
          <w:szCs w:val="22"/>
        </w:rPr>
        <w:fldChar w:fldCharType="separate"/>
      </w:r>
      <w:r w:rsidR="00DC0FDD" w:rsidRPr="00E21011">
        <w:rPr>
          <w:rFonts w:cs="Times New Roman"/>
          <w:kern w:val="0"/>
          <w:sz w:val="22"/>
          <w:szCs w:val="22"/>
        </w:rPr>
        <w:t>(Ash, 1990; Eisfeld &amp; Beyme, 2012; Elbeshausen, 2008; Górny, 2015; Harms, 2012; Rupnik, 1990; Vidmar-Horvat &amp; Delanty, 2008)</w:t>
      </w:r>
      <w:r w:rsidR="00DC0FDD" w:rsidRPr="00E21011">
        <w:rPr>
          <w:sz w:val="22"/>
          <w:szCs w:val="22"/>
        </w:rPr>
        <w:fldChar w:fldCharType="end"/>
      </w:r>
      <w:r w:rsidR="00DC0FDD" w:rsidRPr="00E21011">
        <w:rPr>
          <w:sz w:val="22"/>
          <w:szCs w:val="22"/>
        </w:rPr>
        <w:t>.</w:t>
      </w:r>
    </w:p>
    <w:p w14:paraId="66C1FBEB" w14:textId="415DC884" w:rsidR="00A31F4E" w:rsidRPr="00E21011" w:rsidRDefault="00A31F4E" w:rsidP="008F7EC9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8F7EC9" w:rsidRPr="00E21011">
        <w:rPr>
          <w:sz w:val="22"/>
          <w:szCs w:val="22"/>
        </w:rPr>
        <w:t xml:space="preserve">Ein </w:t>
      </w:r>
      <w:r w:rsidR="002E7CBE">
        <w:rPr>
          <w:sz w:val="22"/>
          <w:szCs w:val="22"/>
        </w:rPr>
        <w:t>zentraler</w:t>
      </w:r>
      <w:r w:rsidR="008F7EC9" w:rsidRPr="00E21011">
        <w:rPr>
          <w:sz w:val="22"/>
          <w:szCs w:val="22"/>
        </w:rPr>
        <w:t xml:space="preserve"> normativer Diskursraum des Deutschen Kaiserreichs war das Bildungswesen. Schulbücher</w:t>
      </w:r>
      <w:r w:rsidR="006724DE" w:rsidRPr="00E21011">
        <w:rPr>
          <w:sz w:val="22"/>
          <w:szCs w:val="22"/>
        </w:rPr>
        <w:t xml:space="preserve"> als Medium</w:t>
      </w:r>
      <w:r w:rsidR="008F7EC9" w:rsidRPr="00E21011">
        <w:rPr>
          <w:sz w:val="22"/>
          <w:szCs w:val="22"/>
        </w:rPr>
        <w:t xml:space="preserve"> dienten </w:t>
      </w:r>
      <w:r w:rsidR="0036562C" w:rsidRPr="00E21011">
        <w:rPr>
          <w:sz w:val="22"/>
          <w:szCs w:val="22"/>
        </w:rPr>
        <w:t>hier</w:t>
      </w:r>
      <w:r w:rsidR="008F7EC9" w:rsidRPr="00E21011">
        <w:rPr>
          <w:sz w:val="22"/>
          <w:szCs w:val="22"/>
        </w:rPr>
        <w:t xml:space="preserve"> der Reproduktion politischer und nationaler Ideologien.</w:t>
      </w:r>
      <w:r w:rsidR="008B3740" w:rsidRPr="00E21011">
        <w:rPr>
          <w:sz w:val="22"/>
          <w:szCs w:val="22"/>
        </w:rPr>
        <w:t xml:space="preserve"> </w:t>
      </w:r>
      <w:r w:rsidRPr="00E21011">
        <w:rPr>
          <w:sz w:val="22"/>
          <w:szCs w:val="22"/>
        </w:rPr>
        <w:t>Daher stellt sich die Frage:</w:t>
      </w:r>
    </w:p>
    <w:p w14:paraId="3EFEABD3" w14:textId="1A12119F" w:rsidR="0036562C" w:rsidRPr="00E21011" w:rsidRDefault="00A31F4E" w:rsidP="009B0DF6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Wie wurde das Konzept Mitteleuropa in Schulbüchern des Deutschen Kaiserreichs diskursiv </w:t>
      </w:r>
      <w:r w:rsidR="0083561D" w:rsidRPr="00E21011">
        <w:rPr>
          <w:sz w:val="22"/>
          <w:szCs w:val="22"/>
        </w:rPr>
        <w:t xml:space="preserve">konstruiert </w:t>
      </w:r>
      <w:r w:rsidR="008F7EC9" w:rsidRPr="00E21011">
        <w:rPr>
          <w:sz w:val="22"/>
          <w:szCs w:val="22"/>
        </w:rPr>
        <w:t>und</w:t>
      </w:r>
      <w:r w:rsidR="0083561D" w:rsidRPr="00E21011">
        <w:rPr>
          <w:sz w:val="22"/>
          <w:szCs w:val="22"/>
        </w:rPr>
        <w:t xml:space="preserve"> </w:t>
      </w:r>
      <w:r w:rsidRPr="00E21011">
        <w:rPr>
          <w:sz w:val="22"/>
          <w:szCs w:val="22"/>
        </w:rPr>
        <w:t>bewertet?</w:t>
      </w:r>
    </w:p>
    <w:p w14:paraId="24C6DE4D" w14:textId="2C6A87D2" w:rsidR="00AC5392" w:rsidRDefault="008D4840" w:rsidP="00AC5392">
      <w:pPr>
        <w:pStyle w:val="Overskrift1"/>
      </w:pPr>
      <w:r w:rsidRPr="008D4840">
        <w:t>2. Theorie</w:t>
      </w:r>
    </w:p>
    <w:p w14:paraId="3F1A7C0A" w14:textId="3C9D2046" w:rsidR="00E63E89" w:rsidRPr="00E21011" w:rsidRDefault="00E63E89" w:rsidP="00571575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Diese Arbeit geht von der These aus, dass </w:t>
      </w:r>
      <w:r w:rsidR="007E2774" w:rsidRPr="00E21011">
        <w:rPr>
          <w:sz w:val="22"/>
          <w:szCs w:val="22"/>
        </w:rPr>
        <w:t xml:space="preserve">Methoden aus dem </w:t>
      </w:r>
      <w:r w:rsidRPr="00E21011">
        <w:rPr>
          <w:sz w:val="22"/>
          <w:szCs w:val="22"/>
        </w:rPr>
        <w:t>maschinelle</w:t>
      </w:r>
      <w:r w:rsidR="007E2774" w:rsidRPr="00E21011">
        <w:rPr>
          <w:sz w:val="22"/>
          <w:szCs w:val="22"/>
        </w:rPr>
        <w:t>n</w:t>
      </w:r>
      <w:r w:rsidRPr="00E21011">
        <w:rPr>
          <w:sz w:val="22"/>
          <w:szCs w:val="22"/>
        </w:rPr>
        <w:t xml:space="preserve"> Lernen dabei helfen </w:t>
      </w:r>
      <w:r w:rsidR="007E2774" w:rsidRPr="00E21011">
        <w:rPr>
          <w:sz w:val="22"/>
          <w:szCs w:val="22"/>
        </w:rPr>
        <w:t>können</w:t>
      </w:r>
      <w:r w:rsidRPr="00E21011">
        <w:rPr>
          <w:sz w:val="22"/>
          <w:szCs w:val="22"/>
        </w:rPr>
        <w:t>, normative</w:t>
      </w:r>
      <w:r w:rsidR="00B87E4C" w:rsidRPr="00E21011">
        <w:rPr>
          <w:sz w:val="22"/>
          <w:szCs w:val="22"/>
        </w:rPr>
        <w:t xml:space="preserve"> sprachliche</w:t>
      </w:r>
      <w:r w:rsidRPr="00E21011">
        <w:rPr>
          <w:sz w:val="22"/>
          <w:szCs w:val="22"/>
        </w:rPr>
        <w:t xml:space="preserve"> </w:t>
      </w:r>
      <w:r w:rsidR="00F33F01" w:rsidRPr="00E21011">
        <w:rPr>
          <w:sz w:val="22"/>
          <w:szCs w:val="22"/>
        </w:rPr>
        <w:t>Diskurss</w:t>
      </w:r>
      <w:r w:rsidRPr="00E21011">
        <w:rPr>
          <w:sz w:val="22"/>
          <w:szCs w:val="22"/>
        </w:rPr>
        <w:t xml:space="preserve">trukturen </w:t>
      </w:r>
      <w:r w:rsidR="00F33F01" w:rsidRPr="00E21011">
        <w:rPr>
          <w:sz w:val="22"/>
          <w:szCs w:val="22"/>
        </w:rPr>
        <w:t>zu entdecken</w:t>
      </w:r>
      <w:r w:rsidR="00025ABB">
        <w:rPr>
          <w:sz w:val="22"/>
          <w:szCs w:val="22"/>
        </w:rPr>
        <w:t xml:space="preserve">, weil </w:t>
      </w:r>
      <w:r w:rsidR="002E7CBE" w:rsidRPr="002E7CBE">
        <w:rPr>
          <w:sz w:val="22"/>
          <w:szCs w:val="22"/>
        </w:rPr>
        <w:t>maschinelle Lernmodelle Sprache als Muster aus leeren Signifikanten</w:t>
      </w:r>
      <w:r w:rsidR="00DD75BB">
        <w:rPr>
          <w:sz w:val="22"/>
          <w:szCs w:val="22"/>
        </w:rPr>
        <w:t xml:space="preserve"> verstehen</w:t>
      </w:r>
      <w:r w:rsidR="002E7CBE">
        <w:rPr>
          <w:sz w:val="22"/>
          <w:szCs w:val="22"/>
        </w:rPr>
        <w:t>. Gerade deswegen, können sie</w:t>
      </w:r>
      <w:r w:rsidR="00660F6E" w:rsidRPr="00E21011">
        <w:rPr>
          <w:sz w:val="22"/>
          <w:szCs w:val="22"/>
        </w:rPr>
        <w:t xml:space="preserve"> Muster erkennen, die wir beim Lesen oft übersehen </w:t>
      </w:r>
      <w:r w:rsidR="007F65FA" w:rsidRPr="00E21011">
        <w:rPr>
          <w:sz w:val="22"/>
          <w:szCs w:val="22"/>
        </w:rPr>
        <w:fldChar w:fldCharType="begin"/>
      </w:r>
      <w:r w:rsidR="007F65FA" w:rsidRPr="00E21011">
        <w:rPr>
          <w:sz w:val="22"/>
          <w:szCs w:val="22"/>
        </w:rPr>
        <w:instrText xml:space="preserve"> ADDIN ZOTERO_ITEM CSL_CITATION {"citationID":"QbXy4eGD","properties":{"formattedCitation":"(Chang et al., 2024)","plainCitation":"(Chang et al., 2024)","noteIndex":0},"citationItems":[{"id":34,"uris":["http://zotero.org/users/local/RBDRquOs/items/BME8W9VC"],"itemData":{"id":34,"type":"article","collection-title":"CHR 2024: Computational Humanities Research Conference","number":"arXiv:2410.14978","title":"Subversive Characters and Stereotyping Readers: Characterizing Queer Relationalities with Dialogue-Based Relation Extraction","URL":"https://arxiv.org/abs/2410.14978","author":[{"family":"Chang","given":"Kent K."},{"family":"Ho","given":"Anna"},{"family":"Bamman","given":"David"}],"issued":{"date-parts":[["2024"]]}}}],"schema":"https://github.com/citation-style-language/schema/raw/master/csl-citation.json"} </w:instrText>
      </w:r>
      <w:r w:rsidR="007F65FA" w:rsidRPr="00E21011">
        <w:rPr>
          <w:sz w:val="22"/>
          <w:szCs w:val="22"/>
        </w:rPr>
        <w:fldChar w:fldCharType="separate"/>
      </w:r>
      <w:r w:rsidR="007F65FA" w:rsidRPr="00E21011">
        <w:rPr>
          <w:sz w:val="22"/>
          <w:szCs w:val="22"/>
        </w:rPr>
        <w:t>(Chang et al., 2024)</w:t>
      </w:r>
      <w:r w:rsidR="007F65FA" w:rsidRPr="00E21011">
        <w:rPr>
          <w:sz w:val="22"/>
          <w:szCs w:val="22"/>
        </w:rPr>
        <w:fldChar w:fldCharType="end"/>
      </w:r>
      <w:r w:rsidR="007F65FA" w:rsidRPr="00E21011">
        <w:rPr>
          <w:sz w:val="22"/>
          <w:szCs w:val="22"/>
        </w:rPr>
        <w:t>.</w:t>
      </w:r>
    </w:p>
    <w:p w14:paraId="0BFE0AEF" w14:textId="31F135A7" w:rsidR="009A4076" w:rsidRPr="00E21011" w:rsidRDefault="00EF75E8" w:rsidP="009A4076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9A4076" w:rsidRPr="00E21011">
        <w:rPr>
          <w:sz w:val="22"/>
          <w:szCs w:val="22"/>
        </w:rPr>
        <w:t>Ich arbeite damit mit einem idiosynkratischen Ansatz</w:t>
      </w:r>
      <w:r w:rsidR="00DD75BB">
        <w:rPr>
          <w:sz w:val="22"/>
          <w:szCs w:val="22"/>
        </w:rPr>
        <w:t>. Die Idee ist,</w:t>
      </w:r>
      <w:r w:rsidR="009A4076" w:rsidRPr="00E21011">
        <w:rPr>
          <w:sz w:val="22"/>
          <w:szCs w:val="22"/>
        </w:rPr>
        <w:t xml:space="preserve"> Elemente der intratextuellen Ebene quantitativ </w:t>
      </w:r>
      <w:r w:rsidR="00DD75BB">
        <w:rPr>
          <w:sz w:val="22"/>
          <w:szCs w:val="22"/>
        </w:rPr>
        <w:t xml:space="preserve">zu </w:t>
      </w:r>
      <w:r w:rsidR="009A4076" w:rsidRPr="00E21011">
        <w:rPr>
          <w:sz w:val="22"/>
          <w:szCs w:val="22"/>
        </w:rPr>
        <w:t>analysiere</w:t>
      </w:r>
      <w:r w:rsidR="00DD75BB">
        <w:rPr>
          <w:sz w:val="22"/>
          <w:szCs w:val="22"/>
        </w:rPr>
        <w:t>n</w:t>
      </w:r>
      <w:r w:rsidR="009A4076" w:rsidRPr="00E21011">
        <w:rPr>
          <w:sz w:val="22"/>
          <w:szCs w:val="22"/>
        </w:rPr>
        <w:t xml:space="preserve">, um Muster auf der </w:t>
      </w:r>
      <w:r w:rsidR="009A4076" w:rsidRPr="00424A7F">
        <w:rPr>
          <w:sz w:val="22"/>
          <w:szCs w:val="22"/>
        </w:rPr>
        <w:t>transtextuellen</w:t>
      </w:r>
      <w:r w:rsidR="009A4076" w:rsidRPr="00E21011">
        <w:rPr>
          <w:sz w:val="22"/>
          <w:szCs w:val="22"/>
        </w:rPr>
        <w:t xml:space="preserve"> Ebene zu identifizieren, die anschließend qualitativ analysiert werden.</w:t>
      </w:r>
    </w:p>
    <w:p w14:paraId="16DFA2B2" w14:textId="457BF337" w:rsidR="008D4840" w:rsidRDefault="008D4840" w:rsidP="000E678B">
      <w:pPr>
        <w:pStyle w:val="Overskrift1"/>
      </w:pPr>
      <w:r w:rsidRPr="008D4840">
        <w:lastRenderedPageBreak/>
        <w:t>3. Methode</w:t>
      </w:r>
    </w:p>
    <w:p w14:paraId="4AFFF14F" w14:textId="080F0A44" w:rsidR="00A75870" w:rsidRPr="00E21011" w:rsidRDefault="00420F4B" w:rsidP="00571575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F16897" w:rsidRPr="00E21011">
        <w:rPr>
          <w:sz w:val="22"/>
          <w:szCs w:val="22"/>
        </w:rPr>
        <w:t>Für meine Analyse</w:t>
      </w:r>
      <w:r w:rsidR="005676B3" w:rsidRPr="00E21011">
        <w:rPr>
          <w:sz w:val="22"/>
          <w:szCs w:val="22"/>
        </w:rPr>
        <w:t xml:space="preserve"> arbeite</w:t>
      </w:r>
      <w:r w:rsidR="00ED189B">
        <w:rPr>
          <w:sz w:val="22"/>
          <w:szCs w:val="22"/>
        </w:rPr>
        <w:t xml:space="preserve"> ich</w:t>
      </w:r>
      <w:r w:rsidR="005676B3" w:rsidRPr="00E21011">
        <w:rPr>
          <w:sz w:val="22"/>
          <w:szCs w:val="22"/>
        </w:rPr>
        <w:t xml:space="preserve"> mit einem Teil des </w:t>
      </w:r>
      <w:r w:rsidRPr="00E21011">
        <w:rPr>
          <w:sz w:val="22"/>
          <w:szCs w:val="22"/>
        </w:rPr>
        <w:t>GEI-Digital</w:t>
      </w:r>
      <w:r w:rsidR="00F16897" w:rsidRPr="00E21011">
        <w:rPr>
          <w:sz w:val="22"/>
          <w:szCs w:val="22"/>
        </w:rPr>
        <w:t>-Korpus,</w:t>
      </w:r>
      <w:r w:rsidR="00BF7CDE" w:rsidRPr="00E21011">
        <w:rPr>
          <w:sz w:val="22"/>
          <w:szCs w:val="22"/>
        </w:rPr>
        <w:t xml:space="preserve"> </w:t>
      </w:r>
      <w:r w:rsidR="00CD08DD" w:rsidRPr="00E21011">
        <w:rPr>
          <w:sz w:val="22"/>
          <w:szCs w:val="22"/>
        </w:rPr>
        <w:t>der</w:t>
      </w:r>
      <w:r w:rsidR="005676B3" w:rsidRPr="00E21011">
        <w:rPr>
          <w:sz w:val="22"/>
          <w:szCs w:val="22"/>
        </w:rPr>
        <w:t xml:space="preserve"> </w:t>
      </w:r>
      <w:r w:rsidR="00502557" w:rsidRPr="00E21011">
        <w:rPr>
          <w:sz w:val="22"/>
          <w:szCs w:val="22"/>
        </w:rPr>
        <w:t>Schulbücher</w:t>
      </w:r>
      <w:r w:rsidR="00F16897" w:rsidRPr="00E21011">
        <w:rPr>
          <w:sz w:val="22"/>
          <w:szCs w:val="22"/>
        </w:rPr>
        <w:t xml:space="preserve"> (</w:t>
      </w:r>
      <w:r w:rsidR="00E77664">
        <w:rPr>
          <w:sz w:val="22"/>
          <w:szCs w:val="22"/>
        </w:rPr>
        <w:t>n=1.797</w:t>
      </w:r>
      <w:r w:rsidR="00F16897" w:rsidRPr="00E21011">
        <w:rPr>
          <w:sz w:val="22"/>
          <w:szCs w:val="22"/>
        </w:rPr>
        <w:t>)</w:t>
      </w:r>
      <w:r w:rsidR="00502557" w:rsidRPr="00E21011">
        <w:rPr>
          <w:sz w:val="22"/>
          <w:szCs w:val="22"/>
        </w:rPr>
        <w:t xml:space="preserve"> aus verschieden</w:t>
      </w:r>
      <w:r w:rsidR="00C42B90" w:rsidRPr="00E21011">
        <w:rPr>
          <w:sz w:val="22"/>
          <w:szCs w:val="22"/>
        </w:rPr>
        <w:t>en</w:t>
      </w:r>
      <w:r w:rsidR="00502557" w:rsidRPr="00E21011">
        <w:rPr>
          <w:sz w:val="22"/>
          <w:szCs w:val="22"/>
        </w:rPr>
        <w:t xml:space="preserve"> Fächern</w:t>
      </w:r>
      <w:r w:rsidR="005676B3" w:rsidRPr="00E21011">
        <w:rPr>
          <w:sz w:val="22"/>
          <w:szCs w:val="22"/>
        </w:rPr>
        <w:t xml:space="preserve"> aus dem deutschen Kaiserreich</w:t>
      </w:r>
      <w:r w:rsidR="00502557" w:rsidRPr="00E21011">
        <w:rPr>
          <w:sz w:val="22"/>
          <w:szCs w:val="22"/>
        </w:rPr>
        <w:t xml:space="preserve"> </w:t>
      </w:r>
      <w:r w:rsidR="00BF7CDE" w:rsidRPr="00E21011">
        <w:rPr>
          <w:sz w:val="22"/>
          <w:szCs w:val="22"/>
        </w:rPr>
        <w:t xml:space="preserve">enthält </w:t>
      </w:r>
      <w:r w:rsidR="00B8260C" w:rsidRPr="00E21011">
        <w:rPr>
          <w:sz w:val="22"/>
          <w:szCs w:val="22"/>
        </w:rPr>
        <w:t>(</w:t>
      </w:r>
      <w:r w:rsidR="00B8260C" w:rsidRPr="00E21011">
        <w:rPr>
          <w:i/>
          <w:iCs/>
          <w:sz w:val="22"/>
          <w:szCs w:val="22"/>
        </w:rPr>
        <w:t>GEI-Digital</w:t>
      </w:r>
      <w:r w:rsidR="00B8260C" w:rsidRPr="00E21011">
        <w:rPr>
          <w:sz w:val="22"/>
          <w:szCs w:val="22"/>
        </w:rPr>
        <w:t>, 2025)</w:t>
      </w:r>
      <w:r w:rsidR="008E5833" w:rsidRPr="00E21011">
        <w:rPr>
          <w:sz w:val="22"/>
          <w:szCs w:val="22"/>
        </w:rPr>
        <w:t>.</w:t>
      </w:r>
    </w:p>
    <w:p w14:paraId="6E755A19" w14:textId="0DA4142C" w:rsidR="005676B3" w:rsidRPr="00E21011" w:rsidRDefault="00E31313" w:rsidP="00571575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F16897" w:rsidRPr="00E21011">
        <w:rPr>
          <w:sz w:val="22"/>
          <w:szCs w:val="22"/>
        </w:rPr>
        <w:t>Um systematisch zu untersuchen, in welchen Kontexten</w:t>
      </w:r>
      <w:r w:rsidR="00C93517">
        <w:rPr>
          <w:sz w:val="22"/>
          <w:szCs w:val="22"/>
        </w:rPr>
        <w:t xml:space="preserve"> Wörter wie</w:t>
      </w:r>
      <w:r w:rsidR="00F16897" w:rsidRPr="00E21011">
        <w:rPr>
          <w:sz w:val="22"/>
          <w:szCs w:val="22"/>
        </w:rPr>
        <w:t xml:space="preserve"> </w:t>
      </w:r>
      <w:r w:rsidR="00F16897" w:rsidRPr="00E21011">
        <w:rPr>
          <w:i/>
          <w:iCs/>
          <w:sz w:val="22"/>
          <w:szCs w:val="22"/>
        </w:rPr>
        <w:t>Mitteleuropa</w:t>
      </w:r>
      <w:r w:rsidR="00F16897" w:rsidRPr="00E21011">
        <w:rPr>
          <w:sz w:val="22"/>
          <w:szCs w:val="22"/>
        </w:rPr>
        <w:t xml:space="preserve"> </w:t>
      </w:r>
      <w:r w:rsidR="00C93517">
        <w:rPr>
          <w:sz w:val="22"/>
          <w:szCs w:val="22"/>
        </w:rPr>
        <w:t xml:space="preserve">und </w:t>
      </w:r>
      <w:r w:rsidR="00C93517" w:rsidRPr="00C93517">
        <w:rPr>
          <w:i/>
          <w:iCs/>
          <w:sz w:val="22"/>
          <w:szCs w:val="22"/>
        </w:rPr>
        <w:t>mitteleuropäisch</w:t>
      </w:r>
      <w:r w:rsidR="00C93517">
        <w:rPr>
          <w:sz w:val="22"/>
          <w:szCs w:val="22"/>
        </w:rPr>
        <w:t xml:space="preserve"> </w:t>
      </w:r>
      <w:r w:rsidR="00F16897" w:rsidRPr="00E21011">
        <w:rPr>
          <w:sz w:val="22"/>
          <w:szCs w:val="22"/>
        </w:rPr>
        <w:t xml:space="preserve">verwendet </w:t>
      </w:r>
      <w:r w:rsidR="00C93517">
        <w:rPr>
          <w:sz w:val="22"/>
          <w:szCs w:val="22"/>
        </w:rPr>
        <w:t>werden</w:t>
      </w:r>
      <w:r w:rsidR="00F16897" w:rsidRPr="00E21011">
        <w:rPr>
          <w:sz w:val="22"/>
          <w:szCs w:val="22"/>
        </w:rPr>
        <w:t>, habe ich eine Sentimentanalyse durchgeführt.</w:t>
      </w:r>
      <w:r w:rsidR="005676B3" w:rsidRPr="00E21011">
        <w:rPr>
          <w:sz w:val="22"/>
          <w:szCs w:val="22"/>
        </w:rPr>
        <w:t xml:space="preserve"> Sentimentanalyse ist eine Bezeichnung für </w:t>
      </w:r>
      <w:r w:rsidR="00764405">
        <w:rPr>
          <w:sz w:val="22"/>
          <w:szCs w:val="22"/>
        </w:rPr>
        <w:t>maschinelle Lernm</w:t>
      </w:r>
      <w:r w:rsidR="005676B3" w:rsidRPr="00E21011">
        <w:rPr>
          <w:sz w:val="22"/>
          <w:szCs w:val="22"/>
        </w:rPr>
        <w:t xml:space="preserve">odelle, die dazu trainiert sind, Konnotationen in Sätzen zu erkennen. </w:t>
      </w:r>
    </w:p>
    <w:p w14:paraId="0D99945A" w14:textId="20E3CF1D" w:rsidR="0052592F" w:rsidRDefault="005676B3" w:rsidP="00571575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DD3CE3" w:rsidRPr="00E21011">
        <w:rPr>
          <w:sz w:val="22"/>
          <w:szCs w:val="22"/>
        </w:rPr>
        <w:t>Da es</w:t>
      </w:r>
      <w:r w:rsidRPr="00E21011">
        <w:rPr>
          <w:sz w:val="22"/>
          <w:szCs w:val="22"/>
        </w:rPr>
        <w:t xml:space="preserve"> keine </w:t>
      </w:r>
      <w:r w:rsidR="00D40CCF" w:rsidRPr="00E21011">
        <w:rPr>
          <w:sz w:val="22"/>
          <w:szCs w:val="22"/>
        </w:rPr>
        <w:t xml:space="preserve">Sprachmodelle </w:t>
      </w:r>
      <w:r w:rsidR="00272F98">
        <w:rPr>
          <w:sz w:val="22"/>
          <w:szCs w:val="22"/>
        </w:rPr>
        <w:t>zur</w:t>
      </w:r>
      <w:r w:rsidR="00D40CCF" w:rsidRPr="00E21011">
        <w:rPr>
          <w:sz w:val="22"/>
          <w:szCs w:val="22"/>
        </w:rPr>
        <w:t xml:space="preserve"> Sentimentanalyse </w:t>
      </w:r>
      <w:r w:rsidR="00272F98">
        <w:rPr>
          <w:sz w:val="22"/>
          <w:szCs w:val="22"/>
        </w:rPr>
        <w:t>historischer deutscher</w:t>
      </w:r>
      <w:r w:rsidR="00D40CCF" w:rsidRPr="00E21011">
        <w:rPr>
          <w:sz w:val="22"/>
          <w:szCs w:val="22"/>
        </w:rPr>
        <w:t xml:space="preserve"> Quellen </w:t>
      </w:r>
      <w:r w:rsidR="00DD3CE3" w:rsidRPr="00E21011">
        <w:rPr>
          <w:sz w:val="22"/>
          <w:szCs w:val="22"/>
        </w:rPr>
        <w:t>gibt,</w:t>
      </w:r>
      <w:r w:rsidR="00D40CCF" w:rsidRPr="00E21011">
        <w:rPr>
          <w:sz w:val="22"/>
          <w:szCs w:val="22"/>
        </w:rPr>
        <w:t xml:space="preserve"> </w:t>
      </w:r>
      <w:r w:rsidR="00DD3CE3" w:rsidRPr="00E21011">
        <w:rPr>
          <w:sz w:val="22"/>
          <w:szCs w:val="22"/>
        </w:rPr>
        <w:t>habe ich</w:t>
      </w:r>
      <w:r w:rsidR="00D40CCF" w:rsidRPr="00E21011">
        <w:rPr>
          <w:sz w:val="22"/>
          <w:szCs w:val="22"/>
        </w:rPr>
        <w:t xml:space="preserve"> </w:t>
      </w:r>
      <w:r w:rsidR="0052592F">
        <w:rPr>
          <w:sz w:val="22"/>
          <w:szCs w:val="22"/>
        </w:rPr>
        <w:t xml:space="preserve">stattdessen </w:t>
      </w:r>
      <w:r w:rsidR="00D40CCF" w:rsidRPr="00E21011">
        <w:rPr>
          <w:sz w:val="22"/>
          <w:szCs w:val="22"/>
        </w:rPr>
        <w:t xml:space="preserve">ein </w:t>
      </w:r>
      <w:r w:rsidR="0027560A" w:rsidRPr="00E21011">
        <w:rPr>
          <w:sz w:val="22"/>
          <w:szCs w:val="22"/>
        </w:rPr>
        <w:t xml:space="preserve">vortrainiertes </w:t>
      </w:r>
      <w:r w:rsidR="00D40CCF" w:rsidRPr="00E21011">
        <w:rPr>
          <w:sz w:val="22"/>
          <w:szCs w:val="22"/>
        </w:rPr>
        <w:t>BERT-Modell</w:t>
      </w:r>
      <w:r w:rsidR="0052592F">
        <w:rPr>
          <w:sz w:val="22"/>
          <w:szCs w:val="22"/>
        </w:rPr>
        <w:t xml:space="preserve"> </w:t>
      </w:r>
      <w:r w:rsidR="0052592F" w:rsidRPr="00E21011">
        <w:rPr>
          <w:sz w:val="22"/>
          <w:szCs w:val="22"/>
        </w:rPr>
        <w:fldChar w:fldCharType="begin"/>
      </w:r>
      <w:r w:rsidR="0052592F" w:rsidRPr="00E21011">
        <w:rPr>
          <w:sz w:val="22"/>
          <w:szCs w:val="22"/>
        </w:rPr>
        <w:instrText xml:space="preserve"> ADDIN ZOTERO_ITEM CSL_CITATION {"citationID":"rJVkt6Iz","properties":{"formattedCitation":"(NLP Town, 2025)","plainCitation":"(NLP Town, 2025)","noteIndex":0},"citationItems":[{"id":39,"uris":["http://zotero.org/users/local/RBDRquOs/items/QSREVNWT"],"itemData":{"id":39,"type":"software","event-place":"Hugging Face","publisher-place":"Hugging Face","title":"nlptown/bert-base-multilingual-uncased-sentiment","URL":"https://huggingface.co/oliverguhr/german-sentiment-bert","author":[{"family":"NLP Town","given":""}],"issued":{"date-parts":[["2025"]],"season":"4"}}}],"schema":"https://github.com/citation-style-language/schema/raw/master/csl-citation.json"} </w:instrText>
      </w:r>
      <w:r w:rsidR="0052592F" w:rsidRPr="00E21011">
        <w:rPr>
          <w:sz w:val="22"/>
          <w:szCs w:val="22"/>
        </w:rPr>
        <w:fldChar w:fldCharType="separate"/>
      </w:r>
      <w:r w:rsidR="0052592F" w:rsidRPr="00E21011">
        <w:rPr>
          <w:sz w:val="22"/>
          <w:szCs w:val="22"/>
        </w:rPr>
        <w:t>(NLP Town, 2025)</w:t>
      </w:r>
      <w:r w:rsidR="0052592F" w:rsidRPr="00E21011">
        <w:rPr>
          <w:sz w:val="22"/>
          <w:szCs w:val="22"/>
        </w:rPr>
        <w:fldChar w:fldCharType="end"/>
      </w:r>
      <w:r w:rsidR="00D40CCF" w:rsidRPr="00E21011">
        <w:rPr>
          <w:sz w:val="22"/>
          <w:szCs w:val="22"/>
        </w:rPr>
        <w:t xml:space="preserve"> </w:t>
      </w:r>
      <w:r w:rsidR="0052592F">
        <w:rPr>
          <w:sz w:val="22"/>
          <w:szCs w:val="22"/>
        </w:rPr>
        <w:t xml:space="preserve">in Kombination mit der Methode Masked Language Modelling </w:t>
      </w:r>
      <w:r w:rsidR="00501489">
        <w:rPr>
          <w:sz w:val="22"/>
          <w:szCs w:val="22"/>
        </w:rPr>
        <w:t>genutzt</w:t>
      </w:r>
      <w:r w:rsidR="0052592F">
        <w:rPr>
          <w:sz w:val="22"/>
          <w:szCs w:val="22"/>
        </w:rPr>
        <w:t xml:space="preserve"> – das heißt, die zu untersuchenden Begriffe wurden durch Platzhalter ersetzt, um Bias zu vermeiden</w:t>
      </w:r>
      <w:r w:rsidR="00D40CCF" w:rsidRPr="00E21011">
        <w:rPr>
          <w:sz w:val="22"/>
          <w:szCs w:val="22"/>
        </w:rPr>
        <w:t xml:space="preserve">. </w:t>
      </w:r>
    </w:p>
    <w:p w14:paraId="6C5CBA75" w14:textId="3F933B32" w:rsidR="005676B3" w:rsidRPr="00E21011" w:rsidRDefault="00F00FD5" w:rsidP="00571575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>- Die</w:t>
      </w:r>
      <w:r w:rsidR="00DD3CE3" w:rsidRPr="00E21011">
        <w:rPr>
          <w:sz w:val="22"/>
          <w:szCs w:val="22"/>
        </w:rPr>
        <w:t xml:space="preserve"> </w:t>
      </w:r>
      <w:r w:rsidRPr="00E21011">
        <w:rPr>
          <w:sz w:val="22"/>
          <w:szCs w:val="22"/>
        </w:rPr>
        <w:t>OCR</w:t>
      </w:r>
      <w:r w:rsidR="00272F98">
        <w:rPr>
          <w:sz w:val="22"/>
          <w:szCs w:val="22"/>
        </w:rPr>
        <w:t>-Qualität</w:t>
      </w:r>
      <w:r w:rsidRPr="00E21011">
        <w:rPr>
          <w:sz w:val="22"/>
          <w:szCs w:val="22"/>
        </w:rPr>
        <w:t xml:space="preserve"> des Korpus </w:t>
      </w:r>
      <w:r w:rsidR="00DD3CE3" w:rsidRPr="00E21011">
        <w:rPr>
          <w:sz w:val="22"/>
          <w:szCs w:val="22"/>
        </w:rPr>
        <w:t>war</w:t>
      </w:r>
      <w:r w:rsidRPr="00E21011">
        <w:rPr>
          <w:sz w:val="22"/>
          <w:szCs w:val="22"/>
        </w:rPr>
        <w:t xml:space="preserve"> nicht besonders gut, </w:t>
      </w:r>
      <w:r w:rsidR="00272F98">
        <w:rPr>
          <w:sz w:val="22"/>
          <w:szCs w:val="22"/>
        </w:rPr>
        <w:t xml:space="preserve">wurde aber </w:t>
      </w:r>
      <w:r w:rsidRPr="00E21011">
        <w:rPr>
          <w:sz w:val="22"/>
          <w:szCs w:val="22"/>
        </w:rPr>
        <w:t xml:space="preserve">programmatisch </w:t>
      </w:r>
      <w:r w:rsidR="00272F98">
        <w:rPr>
          <w:sz w:val="22"/>
          <w:szCs w:val="22"/>
        </w:rPr>
        <w:t>verbessert</w:t>
      </w:r>
      <w:r w:rsidRPr="00E21011">
        <w:rPr>
          <w:sz w:val="22"/>
          <w:szCs w:val="22"/>
        </w:rPr>
        <w:t>.</w:t>
      </w:r>
    </w:p>
    <w:p w14:paraId="36D7C9AC" w14:textId="6AA6A0EB" w:rsidR="0052592F" w:rsidRDefault="00F00FD5" w:rsidP="0052592F">
      <w:pPr>
        <w:jc w:val="both"/>
        <w:rPr>
          <w:rFonts w:ascii="Times New Roman" w:eastAsia="Times New Roman" w:hAnsi="Times New Roman" w:cs="Times New Roman"/>
          <w:kern w:val="0"/>
          <w:lang w:eastAsia="da-DK"/>
          <w14:ligatures w14:val="none"/>
        </w:rPr>
      </w:pPr>
      <w:r w:rsidRPr="00E21011">
        <w:rPr>
          <w:sz w:val="22"/>
          <w:szCs w:val="22"/>
        </w:rPr>
        <w:t xml:space="preserve">- </w:t>
      </w:r>
      <w:r w:rsidR="00272F98">
        <w:rPr>
          <w:sz w:val="22"/>
          <w:szCs w:val="22"/>
        </w:rPr>
        <w:t xml:space="preserve">Wegen fehlender Referenzdaten </w:t>
      </w:r>
      <w:r w:rsidR="0052592F">
        <w:rPr>
          <w:sz w:val="22"/>
          <w:szCs w:val="22"/>
        </w:rPr>
        <w:t>wurden die Resultate des Modells</w:t>
      </w:r>
      <w:r w:rsidRPr="00E21011">
        <w:rPr>
          <w:sz w:val="22"/>
          <w:szCs w:val="22"/>
        </w:rPr>
        <w:t xml:space="preserve"> </w:t>
      </w:r>
      <w:r w:rsidR="0052592F">
        <w:rPr>
          <w:sz w:val="22"/>
          <w:szCs w:val="22"/>
        </w:rPr>
        <w:t>qualitativ</w:t>
      </w:r>
      <w:r w:rsidRPr="00E21011">
        <w:rPr>
          <w:sz w:val="22"/>
          <w:szCs w:val="22"/>
        </w:rPr>
        <w:t xml:space="preserve"> </w:t>
      </w:r>
      <w:r w:rsidR="0052592F">
        <w:rPr>
          <w:sz w:val="22"/>
          <w:szCs w:val="22"/>
        </w:rPr>
        <w:t>überprüft</w:t>
      </w:r>
      <w:r w:rsidRPr="00E21011">
        <w:rPr>
          <w:sz w:val="22"/>
          <w:szCs w:val="22"/>
        </w:rPr>
        <w:t>.</w:t>
      </w:r>
      <w:r w:rsidR="0052592F" w:rsidRPr="0052592F">
        <w:rPr>
          <w:rFonts w:ascii="Times New Roman" w:eastAsia="Times New Roman" w:hAnsi="Times New Roman" w:cs="Times New Roman"/>
          <w:kern w:val="0"/>
          <w:lang w:eastAsia="da-DK"/>
          <w14:ligatures w14:val="none"/>
        </w:rPr>
        <w:t xml:space="preserve"> </w:t>
      </w:r>
    </w:p>
    <w:p w14:paraId="09443CD2" w14:textId="38A1ED63" w:rsidR="00F00FD5" w:rsidRPr="00E21011" w:rsidRDefault="0052592F" w:rsidP="00571575">
      <w:pPr>
        <w:jc w:val="both"/>
        <w:rPr>
          <w:sz w:val="22"/>
          <w:szCs w:val="22"/>
        </w:rPr>
      </w:pPr>
      <w:r>
        <w:rPr>
          <w:rFonts w:ascii="Times New Roman" w:eastAsia="Times New Roman" w:hAnsi="Times New Roman" w:cs="Times New Roman"/>
          <w:kern w:val="0"/>
          <w:lang w:eastAsia="da-DK"/>
          <w14:ligatures w14:val="none"/>
        </w:rPr>
        <w:t xml:space="preserve">- </w:t>
      </w:r>
      <w:r w:rsidRPr="0052592F">
        <w:rPr>
          <w:sz w:val="22"/>
          <w:szCs w:val="22"/>
        </w:rPr>
        <w:t xml:space="preserve">Außerdem wurde eine sogenannte Themenmodellierung durchgeführt, deren Ergebnisse aus Zeitgründen nicht </w:t>
      </w:r>
      <w:r w:rsidR="00C93517" w:rsidRPr="00C93517">
        <w:rPr>
          <w:sz w:val="22"/>
          <w:szCs w:val="22"/>
        </w:rPr>
        <w:t>Teil der Präsentation sind</w:t>
      </w:r>
      <w:r w:rsidRPr="0052592F">
        <w:rPr>
          <w:sz w:val="22"/>
          <w:szCs w:val="22"/>
        </w:rPr>
        <w:t>.</w:t>
      </w:r>
    </w:p>
    <w:p w14:paraId="1C713CB1" w14:textId="7E5B4190" w:rsidR="008D4840" w:rsidRDefault="008D4840" w:rsidP="000E678B">
      <w:pPr>
        <w:pStyle w:val="Overskrift1"/>
      </w:pPr>
      <w:r w:rsidRPr="008D4840">
        <w:t>4. Analyse</w:t>
      </w:r>
    </w:p>
    <w:p w14:paraId="36A710EC" w14:textId="18B63464" w:rsidR="00376942" w:rsidRPr="00E21011" w:rsidRDefault="00A1418C" w:rsidP="00D26624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4307A2">
        <w:rPr>
          <w:sz w:val="22"/>
          <w:szCs w:val="22"/>
        </w:rPr>
        <w:t xml:space="preserve">Das </w:t>
      </w:r>
      <w:proofErr w:type="spellStart"/>
      <w:r w:rsidR="004307A2">
        <w:rPr>
          <w:sz w:val="22"/>
          <w:szCs w:val="22"/>
        </w:rPr>
        <w:t>Demonym</w:t>
      </w:r>
      <w:proofErr w:type="spellEnd"/>
      <w:r w:rsidR="00AB373B" w:rsidRPr="00E21011">
        <w:rPr>
          <w:sz w:val="22"/>
          <w:szCs w:val="22"/>
        </w:rPr>
        <w:t xml:space="preserve"> </w:t>
      </w:r>
      <w:r w:rsidR="00AB373B" w:rsidRPr="00E21011">
        <w:rPr>
          <w:i/>
          <w:iCs/>
          <w:sz w:val="22"/>
          <w:szCs w:val="22"/>
        </w:rPr>
        <w:t>Mitteleuropäer</w:t>
      </w:r>
      <w:r w:rsidR="00100564" w:rsidRPr="00E21011">
        <w:rPr>
          <w:i/>
          <w:iCs/>
          <w:sz w:val="22"/>
          <w:szCs w:val="22"/>
        </w:rPr>
        <w:t xml:space="preserve"> </w:t>
      </w:r>
      <w:r w:rsidR="00100564" w:rsidRPr="00E21011">
        <w:rPr>
          <w:sz w:val="22"/>
          <w:szCs w:val="22"/>
        </w:rPr>
        <w:t>(n=15)</w:t>
      </w:r>
      <w:r w:rsidR="00AB373B" w:rsidRPr="00E21011">
        <w:rPr>
          <w:sz w:val="22"/>
          <w:szCs w:val="22"/>
        </w:rPr>
        <w:t xml:space="preserve"> tritt im Korpus selten auf, was </w:t>
      </w:r>
      <w:r w:rsidR="00502557" w:rsidRPr="00E21011">
        <w:rPr>
          <w:sz w:val="22"/>
          <w:szCs w:val="22"/>
        </w:rPr>
        <w:t>darauf</w:t>
      </w:r>
      <w:r w:rsidR="00AB373B" w:rsidRPr="00E21011">
        <w:rPr>
          <w:sz w:val="22"/>
          <w:szCs w:val="22"/>
        </w:rPr>
        <w:t xml:space="preserve"> hindeutet</w:t>
      </w:r>
      <w:r w:rsidR="00502557" w:rsidRPr="00E21011">
        <w:rPr>
          <w:sz w:val="22"/>
          <w:szCs w:val="22"/>
        </w:rPr>
        <w:t xml:space="preserve">, dass </w:t>
      </w:r>
      <w:r w:rsidR="00AB373B" w:rsidRPr="00E21011">
        <w:rPr>
          <w:sz w:val="22"/>
          <w:szCs w:val="22"/>
        </w:rPr>
        <w:t xml:space="preserve">die </w:t>
      </w:r>
      <w:r w:rsidR="00BF7CDE" w:rsidRPr="00E21011">
        <w:rPr>
          <w:sz w:val="22"/>
          <w:szCs w:val="22"/>
        </w:rPr>
        <w:t>Identität</w:t>
      </w:r>
      <w:r w:rsidR="00AB373B" w:rsidRPr="00E21011">
        <w:rPr>
          <w:sz w:val="22"/>
          <w:szCs w:val="22"/>
        </w:rPr>
        <w:t xml:space="preserve"> der </w:t>
      </w:r>
      <w:r w:rsidR="00AB373B" w:rsidRPr="00E21011">
        <w:rPr>
          <w:i/>
          <w:iCs/>
          <w:sz w:val="22"/>
          <w:szCs w:val="22"/>
        </w:rPr>
        <w:t>Mitteleuropäer</w:t>
      </w:r>
      <w:r w:rsidR="00AB373B" w:rsidRPr="00E21011">
        <w:rPr>
          <w:sz w:val="22"/>
          <w:szCs w:val="22"/>
        </w:rPr>
        <w:t xml:space="preserve"> im Korpus nicht</w:t>
      </w:r>
      <w:r w:rsidR="00502557" w:rsidRPr="00E21011">
        <w:rPr>
          <w:sz w:val="22"/>
          <w:szCs w:val="22"/>
        </w:rPr>
        <w:t xml:space="preserve"> existier</w:t>
      </w:r>
      <w:r w:rsidR="007E2774" w:rsidRPr="00E21011">
        <w:rPr>
          <w:sz w:val="22"/>
          <w:szCs w:val="22"/>
        </w:rPr>
        <w:t>en</w:t>
      </w:r>
      <w:r w:rsidR="00AB373B" w:rsidRPr="00E21011">
        <w:rPr>
          <w:sz w:val="22"/>
          <w:szCs w:val="22"/>
        </w:rPr>
        <w:t>.</w:t>
      </w:r>
    </w:p>
    <w:p w14:paraId="0FB9A9A1" w14:textId="1EEFAC94" w:rsidR="00402436" w:rsidRPr="00E21011" w:rsidRDefault="00402436" w:rsidP="00D26624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Die Begriffe </w:t>
      </w:r>
      <w:r w:rsidRPr="00E21011">
        <w:rPr>
          <w:i/>
          <w:iCs/>
          <w:sz w:val="22"/>
          <w:szCs w:val="22"/>
        </w:rPr>
        <w:t>Mitteleuropa</w:t>
      </w:r>
      <w:r w:rsidRPr="00E21011">
        <w:rPr>
          <w:sz w:val="22"/>
          <w:szCs w:val="22"/>
        </w:rPr>
        <w:t xml:space="preserve"> </w:t>
      </w:r>
      <w:r w:rsidR="004E5B70" w:rsidRPr="00E21011">
        <w:rPr>
          <w:sz w:val="22"/>
          <w:szCs w:val="22"/>
        </w:rPr>
        <w:t xml:space="preserve">(n=5505) </w:t>
      </w:r>
      <w:r w:rsidRPr="00E21011">
        <w:rPr>
          <w:sz w:val="22"/>
          <w:szCs w:val="22"/>
        </w:rPr>
        <w:t xml:space="preserve">und </w:t>
      </w:r>
      <w:r w:rsidRPr="00E21011">
        <w:rPr>
          <w:i/>
          <w:iCs/>
          <w:sz w:val="22"/>
          <w:szCs w:val="22"/>
        </w:rPr>
        <w:t>mitteleuropäisch</w:t>
      </w:r>
      <w:r w:rsidRPr="00E21011">
        <w:rPr>
          <w:sz w:val="22"/>
          <w:szCs w:val="22"/>
        </w:rPr>
        <w:t xml:space="preserve"> </w:t>
      </w:r>
      <w:r w:rsidR="004E5B70" w:rsidRPr="00E21011">
        <w:rPr>
          <w:sz w:val="22"/>
          <w:szCs w:val="22"/>
        </w:rPr>
        <w:t xml:space="preserve">(n=1527) </w:t>
      </w:r>
      <w:r w:rsidR="008748DF" w:rsidRPr="00E21011">
        <w:rPr>
          <w:sz w:val="22"/>
          <w:szCs w:val="22"/>
        </w:rPr>
        <w:t>tauchen aber häufiger auf</w:t>
      </w:r>
      <w:r w:rsidRPr="00E21011">
        <w:rPr>
          <w:sz w:val="22"/>
          <w:szCs w:val="22"/>
        </w:rPr>
        <w:t>.</w:t>
      </w:r>
    </w:p>
    <w:p w14:paraId="2FC74906" w14:textId="23D22479" w:rsidR="00A375F2" w:rsidRPr="00E21011" w:rsidRDefault="00FE7385" w:rsidP="00D26624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A375F2" w:rsidRPr="00E21011">
        <w:rPr>
          <w:sz w:val="22"/>
          <w:szCs w:val="22"/>
        </w:rPr>
        <w:t xml:space="preserve">In Sätzen mit positivem </w:t>
      </w:r>
      <w:proofErr w:type="spellStart"/>
      <w:r w:rsidR="00A375F2" w:rsidRPr="00E21011">
        <w:rPr>
          <w:sz w:val="22"/>
          <w:szCs w:val="22"/>
        </w:rPr>
        <w:t>Sentimentwert</w:t>
      </w:r>
      <w:proofErr w:type="spellEnd"/>
      <w:r w:rsidR="00A375F2" w:rsidRPr="00E21011">
        <w:rPr>
          <w:sz w:val="22"/>
          <w:szCs w:val="22"/>
        </w:rPr>
        <w:t xml:space="preserve"> wird </w:t>
      </w:r>
      <w:r w:rsidR="00A375F2" w:rsidRPr="00E21011">
        <w:rPr>
          <w:i/>
          <w:iCs/>
          <w:sz w:val="22"/>
          <w:szCs w:val="22"/>
        </w:rPr>
        <w:t>mitteleuropäisch</w:t>
      </w:r>
      <w:r w:rsidR="00A375F2" w:rsidRPr="00E21011">
        <w:rPr>
          <w:sz w:val="22"/>
          <w:szCs w:val="22"/>
        </w:rPr>
        <w:t xml:space="preserve"> besonders </w:t>
      </w:r>
      <w:r w:rsidR="00501489">
        <w:rPr>
          <w:sz w:val="22"/>
          <w:szCs w:val="22"/>
        </w:rPr>
        <w:t>genutzt</w:t>
      </w:r>
      <w:r w:rsidR="00A375F2" w:rsidRPr="00E21011">
        <w:rPr>
          <w:sz w:val="22"/>
          <w:szCs w:val="22"/>
        </w:rPr>
        <w:t xml:space="preserve">, um Klima und Natur zu </w:t>
      </w:r>
      <w:r w:rsidR="005B20E5">
        <w:rPr>
          <w:sz w:val="22"/>
          <w:szCs w:val="22"/>
        </w:rPr>
        <w:t>beschreiben</w:t>
      </w:r>
      <w:r w:rsidR="00A375F2" w:rsidRPr="00E21011">
        <w:rPr>
          <w:sz w:val="22"/>
          <w:szCs w:val="22"/>
        </w:rPr>
        <w:t xml:space="preserve">, während es in Sätzen mit neutralem </w:t>
      </w:r>
      <w:proofErr w:type="spellStart"/>
      <w:r w:rsidR="00A375F2" w:rsidRPr="00E21011">
        <w:rPr>
          <w:sz w:val="22"/>
          <w:szCs w:val="22"/>
        </w:rPr>
        <w:t>Sentimentwert</w:t>
      </w:r>
      <w:proofErr w:type="spellEnd"/>
      <w:r w:rsidR="00A375F2" w:rsidRPr="00E21011">
        <w:rPr>
          <w:sz w:val="22"/>
          <w:szCs w:val="22"/>
        </w:rPr>
        <w:t xml:space="preserve"> als </w:t>
      </w:r>
      <w:r w:rsidR="000B589E">
        <w:rPr>
          <w:sz w:val="22"/>
          <w:szCs w:val="22"/>
        </w:rPr>
        <w:t xml:space="preserve">geopolitscher </w:t>
      </w:r>
      <w:r w:rsidR="00A375F2" w:rsidRPr="00E21011">
        <w:rPr>
          <w:sz w:val="22"/>
          <w:szCs w:val="22"/>
        </w:rPr>
        <w:t xml:space="preserve">Sammelbegriff für </w:t>
      </w:r>
      <w:r w:rsidR="000B589E">
        <w:rPr>
          <w:sz w:val="22"/>
          <w:szCs w:val="22"/>
        </w:rPr>
        <w:t>mehrere</w:t>
      </w:r>
      <w:r w:rsidR="00A375F2" w:rsidRPr="00E21011">
        <w:rPr>
          <w:sz w:val="22"/>
          <w:szCs w:val="22"/>
        </w:rPr>
        <w:t xml:space="preserve"> Staaten</w:t>
      </w:r>
      <w:r w:rsidR="003102DE" w:rsidRPr="00E21011">
        <w:rPr>
          <w:sz w:val="22"/>
          <w:szCs w:val="22"/>
        </w:rPr>
        <w:t xml:space="preserve"> genutzt wird</w:t>
      </w:r>
      <w:r w:rsidR="00A375F2" w:rsidRPr="00E21011">
        <w:rPr>
          <w:sz w:val="22"/>
          <w:szCs w:val="22"/>
        </w:rPr>
        <w:t xml:space="preserve">. Dies ist Ausdruck einer Diskursstruktur, in der </w:t>
      </w:r>
      <w:r w:rsidR="000B589E">
        <w:rPr>
          <w:sz w:val="22"/>
          <w:szCs w:val="22"/>
        </w:rPr>
        <w:t>der Begriff</w:t>
      </w:r>
      <w:r w:rsidR="00A375F2" w:rsidRPr="00E21011">
        <w:rPr>
          <w:sz w:val="22"/>
          <w:szCs w:val="22"/>
        </w:rPr>
        <w:t xml:space="preserve"> positive Konnotationen durch die Natur aufbaut, aber gleichzeitig </w:t>
      </w:r>
      <w:r w:rsidR="000139F5">
        <w:rPr>
          <w:sz w:val="22"/>
          <w:szCs w:val="22"/>
        </w:rPr>
        <w:t xml:space="preserve">für geopolitische Zwecke </w:t>
      </w:r>
      <w:r w:rsidR="00A375F2" w:rsidRPr="00E21011">
        <w:rPr>
          <w:sz w:val="22"/>
          <w:szCs w:val="22"/>
        </w:rPr>
        <w:t>instrumentalisiert wird</w:t>
      </w:r>
      <w:r w:rsidR="000139F5">
        <w:rPr>
          <w:sz w:val="22"/>
          <w:szCs w:val="22"/>
        </w:rPr>
        <w:t>.</w:t>
      </w:r>
    </w:p>
    <w:p w14:paraId="320C7588" w14:textId="7EAB4420" w:rsidR="005059AC" w:rsidRPr="00E21011" w:rsidRDefault="003102DE" w:rsidP="00D26624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Die positive Beschreibung des </w:t>
      </w:r>
      <w:r w:rsidRPr="00E21011">
        <w:rPr>
          <w:i/>
          <w:iCs/>
          <w:sz w:val="22"/>
          <w:szCs w:val="22"/>
        </w:rPr>
        <w:t>mitteleuropäischen</w:t>
      </w:r>
      <w:r w:rsidRPr="00E21011">
        <w:rPr>
          <w:sz w:val="22"/>
          <w:szCs w:val="22"/>
        </w:rPr>
        <w:t xml:space="preserve"> Klimas wirft die Frage auf, wie Klima im Korpus operationalisiert wird. </w:t>
      </w:r>
      <w:r w:rsidR="000B589E" w:rsidRPr="00560670">
        <w:rPr>
          <w:sz w:val="22"/>
          <w:szCs w:val="22"/>
        </w:rPr>
        <w:t xml:space="preserve">Eine </w:t>
      </w:r>
      <w:proofErr w:type="spellStart"/>
      <w:r w:rsidR="000B589E" w:rsidRPr="00560670">
        <w:rPr>
          <w:sz w:val="22"/>
          <w:szCs w:val="22"/>
        </w:rPr>
        <w:t>Diacollo</w:t>
      </w:r>
      <w:proofErr w:type="spellEnd"/>
      <w:r w:rsidR="000B589E" w:rsidRPr="00560670">
        <w:rPr>
          <w:sz w:val="22"/>
          <w:szCs w:val="22"/>
        </w:rPr>
        <w:t>-Analyse zeigt eine</w:t>
      </w:r>
      <w:r w:rsidRPr="00560670">
        <w:rPr>
          <w:sz w:val="22"/>
          <w:szCs w:val="22"/>
        </w:rPr>
        <w:t xml:space="preserve"> hohe Korrelation zwischen </w:t>
      </w:r>
      <w:r w:rsidRPr="00560670">
        <w:rPr>
          <w:i/>
          <w:iCs/>
          <w:sz w:val="22"/>
          <w:szCs w:val="22"/>
        </w:rPr>
        <w:t>Klima</w:t>
      </w:r>
      <w:r w:rsidRPr="00560670">
        <w:rPr>
          <w:sz w:val="22"/>
          <w:szCs w:val="22"/>
        </w:rPr>
        <w:t xml:space="preserve"> und </w:t>
      </w:r>
      <w:r w:rsidRPr="00560670">
        <w:rPr>
          <w:i/>
          <w:iCs/>
          <w:sz w:val="22"/>
          <w:szCs w:val="22"/>
        </w:rPr>
        <w:t>gesund</w:t>
      </w:r>
      <w:r w:rsidRPr="00560670">
        <w:rPr>
          <w:sz w:val="22"/>
          <w:szCs w:val="22"/>
        </w:rPr>
        <w:t xml:space="preserve">. Eine qualitative Analyse von Beispielen, die diese Wörter enthalten, offenbart einen biopolitischen Diskurs. </w:t>
      </w:r>
      <w:r w:rsidR="000B589E" w:rsidRPr="00560670">
        <w:rPr>
          <w:sz w:val="22"/>
          <w:szCs w:val="22"/>
        </w:rPr>
        <w:t>Das</w:t>
      </w:r>
      <w:r w:rsidRPr="00560670">
        <w:rPr>
          <w:sz w:val="22"/>
          <w:szCs w:val="22"/>
        </w:rPr>
        <w:t xml:space="preserve"> </w:t>
      </w:r>
      <w:r w:rsidRPr="00560670">
        <w:rPr>
          <w:i/>
          <w:iCs/>
          <w:sz w:val="22"/>
          <w:szCs w:val="22"/>
        </w:rPr>
        <w:t>Klima</w:t>
      </w:r>
      <w:r w:rsidRPr="00560670">
        <w:rPr>
          <w:sz w:val="22"/>
          <w:szCs w:val="22"/>
        </w:rPr>
        <w:t xml:space="preserve"> </w:t>
      </w:r>
      <w:r w:rsidR="000B589E" w:rsidRPr="00560670">
        <w:rPr>
          <w:sz w:val="22"/>
          <w:szCs w:val="22"/>
        </w:rPr>
        <w:t>in u.a.</w:t>
      </w:r>
      <w:r w:rsidRPr="00560670">
        <w:rPr>
          <w:sz w:val="22"/>
          <w:szCs w:val="22"/>
        </w:rPr>
        <w:t xml:space="preserve"> </w:t>
      </w:r>
      <w:r w:rsidRPr="00560670">
        <w:rPr>
          <w:i/>
          <w:iCs/>
          <w:sz w:val="22"/>
          <w:szCs w:val="22"/>
        </w:rPr>
        <w:t>Afrika</w:t>
      </w:r>
      <w:r w:rsidR="000B589E" w:rsidRPr="00560670">
        <w:rPr>
          <w:i/>
          <w:iCs/>
          <w:sz w:val="22"/>
          <w:szCs w:val="22"/>
        </w:rPr>
        <w:t xml:space="preserve"> </w:t>
      </w:r>
      <w:r w:rsidR="000B589E" w:rsidRPr="00560670">
        <w:rPr>
          <w:sz w:val="22"/>
          <w:szCs w:val="22"/>
        </w:rPr>
        <w:t>wird</w:t>
      </w:r>
      <w:r w:rsidRPr="00560670">
        <w:rPr>
          <w:sz w:val="22"/>
          <w:szCs w:val="22"/>
        </w:rPr>
        <w:t xml:space="preserve"> als</w:t>
      </w:r>
      <w:r w:rsidRPr="00E21011">
        <w:rPr>
          <w:sz w:val="22"/>
          <w:szCs w:val="22"/>
        </w:rPr>
        <w:t xml:space="preserve"> ungesund für </w:t>
      </w:r>
      <w:r w:rsidRPr="00E21011">
        <w:rPr>
          <w:i/>
          <w:iCs/>
          <w:sz w:val="22"/>
          <w:szCs w:val="22"/>
        </w:rPr>
        <w:t>Deutsche</w:t>
      </w:r>
      <w:r w:rsidRPr="00E21011">
        <w:rPr>
          <w:sz w:val="22"/>
          <w:szCs w:val="22"/>
        </w:rPr>
        <w:t xml:space="preserve"> oder </w:t>
      </w:r>
      <w:r w:rsidRPr="00E21011">
        <w:rPr>
          <w:i/>
          <w:iCs/>
          <w:sz w:val="22"/>
          <w:szCs w:val="22"/>
        </w:rPr>
        <w:t>Europäer</w:t>
      </w:r>
      <w:r w:rsidRPr="00E21011">
        <w:rPr>
          <w:sz w:val="22"/>
          <w:szCs w:val="22"/>
        </w:rPr>
        <w:t xml:space="preserve"> beschrieben</w:t>
      </w:r>
      <w:r w:rsidR="000B589E">
        <w:rPr>
          <w:sz w:val="22"/>
          <w:szCs w:val="22"/>
        </w:rPr>
        <w:t xml:space="preserve">, während </w:t>
      </w:r>
      <w:r w:rsidRPr="00E21011">
        <w:rPr>
          <w:sz w:val="22"/>
          <w:szCs w:val="22"/>
        </w:rPr>
        <w:t xml:space="preserve">das </w:t>
      </w:r>
      <w:r w:rsidRPr="00E21011">
        <w:rPr>
          <w:i/>
          <w:iCs/>
          <w:sz w:val="22"/>
          <w:szCs w:val="22"/>
        </w:rPr>
        <w:t>Klima</w:t>
      </w:r>
      <w:r w:rsidRPr="00E21011">
        <w:rPr>
          <w:sz w:val="22"/>
          <w:szCs w:val="22"/>
        </w:rPr>
        <w:t xml:space="preserve"> in</w:t>
      </w:r>
      <w:r w:rsidR="000B589E">
        <w:rPr>
          <w:sz w:val="22"/>
          <w:szCs w:val="22"/>
        </w:rPr>
        <w:t xml:space="preserve"> u.a.</w:t>
      </w:r>
      <w:r w:rsidRPr="00E21011">
        <w:rPr>
          <w:sz w:val="22"/>
          <w:szCs w:val="22"/>
        </w:rPr>
        <w:t xml:space="preserve"> </w:t>
      </w:r>
      <w:r w:rsidRPr="00E21011">
        <w:rPr>
          <w:i/>
          <w:iCs/>
          <w:sz w:val="22"/>
          <w:szCs w:val="22"/>
        </w:rPr>
        <w:t>Deutschland</w:t>
      </w:r>
      <w:r w:rsidR="002130F0" w:rsidRPr="00E21011">
        <w:rPr>
          <w:i/>
          <w:iCs/>
          <w:sz w:val="22"/>
          <w:szCs w:val="22"/>
        </w:rPr>
        <w:t>,</w:t>
      </w:r>
      <w:r w:rsidRPr="00E21011">
        <w:rPr>
          <w:sz w:val="22"/>
          <w:szCs w:val="22"/>
        </w:rPr>
        <w:t xml:space="preserve"> </w:t>
      </w:r>
      <w:r w:rsidRPr="00E21011">
        <w:rPr>
          <w:i/>
          <w:iCs/>
          <w:sz w:val="22"/>
          <w:szCs w:val="22"/>
        </w:rPr>
        <w:t>Europa</w:t>
      </w:r>
      <w:r w:rsidRPr="00E21011">
        <w:rPr>
          <w:sz w:val="22"/>
          <w:szCs w:val="22"/>
        </w:rPr>
        <w:t xml:space="preserve"> als </w:t>
      </w:r>
      <w:r w:rsidRPr="00E21011">
        <w:rPr>
          <w:i/>
          <w:iCs/>
          <w:sz w:val="22"/>
          <w:szCs w:val="22"/>
        </w:rPr>
        <w:t>gesund</w:t>
      </w:r>
      <w:r w:rsidRPr="00E21011">
        <w:rPr>
          <w:sz w:val="22"/>
          <w:szCs w:val="22"/>
        </w:rPr>
        <w:t xml:space="preserve"> dargestellt</w:t>
      </w:r>
      <w:r w:rsidR="000B589E">
        <w:rPr>
          <w:sz w:val="22"/>
          <w:szCs w:val="22"/>
        </w:rPr>
        <w:t xml:space="preserve"> wird</w:t>
      </w:r>
      <w:r w:rsidRPr="00E21011">
        <w:rPr>
          <w:sz w:val="22"/>
          <w:szCs w:val="22"/>
        </w:rPr>
        <w:t>. Bemerkenswert ist</w:t>
      </w:r>
      <w:r w:rsidR="000B589E">
        <w:rPr>
          <w:sz w:val="22"/>
          <w:szCs w:val="22"/>
        </w:rPr>
        <w:t xml:space="preserve">, dass die Begriffe </w:t>
      </w:r>
      <w:r w:rsidRPr="00E21011">
        <w:rPr>
          <w:i/>
          <w:iCs/>
          <w:sz w:val="22"/>
          <w:szCs w:val="22"/>
        </w:rPr>
        <w:t>mitteleuropäisch</w:t>
      </w:r>
      <w:r w:rsidRPr="00E21011">
        <w:rPr>
          <w:sz w:val="22"/>
          <w:szCs w:val="22"/>
        </w:rPr>
        <w:t xml:space="preserve"> und </w:t>
      </w:r>
      <w:r w:rsidRPr="00E21011">
        <w:rPr>
          <w:i/>
          <w:iCs/>
          <w:sz w:val="22"/>
          <w:szCs w:val="22"/>
        </w:rPr>
        <w:t>Mitteleuropa</w:t>
      </w:r>
      <w:r w:rsidRPr="00E21011">
        <w:rPr>
          <w:sz w:val="22"/>
          <w:szCs w:val="22"/>
        </w:rPr>
        <w:t xml:space="preserve"> in diesem Gesundheitsdiskurs</w:t>
      </w:r>
      <w:r w:rsidR="000B589E">
        <w:rPr>
          <w:sz w:val="22"/>
          <w:szCs w:val="22"/>
        </w:rPr>
        <w:t xml:space="preserve"> fehlen</w:t>
      </w:r>
      <w:r w:rsidR="005B20E5">
        <w:rPr>
          <w:sz w:val="22"/>
          <w:szCs w:val="22"/>
        </w:rPr>
        <w:t xml:space="preserve">. </w:t>
      </w:r>
      <w:r w:rsidR="005059AC" w:rsidRPr="00E21011">
        <w:rPr>
          <w:sz w:val="22"/>
          <w:szCs w:val="22"/>
        </w:rPr>
        <w:t>Es existier</w:t>
      </w:r>
      <w:r w:rsidR="007E4C5D" w:rsidRPr="00E21011">
        <w:rPr>
          <w:sz w:val="22"/>
          <w:szCs w:val="22"/>
        </w:rPr>
        <w:t>e</w:t>
      </w:r>
      <w:r w:rsidR="005059AC" w:rsidRPr="00E21011">
        <w:rPr>
          <w:sz w:val="22"/>
          <w:szCs w:val="22"/>
        </w:rPr>
        <w:t xml:space="preserve"> ein </w:t>
      </w:r>
      <w:r w:rsidR="005059AC" w:rsidRPr="00E21011">
        <w:rPr>
          <w:i/>
          <w:iCs/>
          <w:sz w:val="22"/>
          <w:szCs w:val="22"/>
        </w:rPr>
        <w:lastRenderedPageBreak/>
        <w:t>mitteleuropäisches</w:t>
      </w:r>
      <w:r w:rsidR="005059AC" w:rsidRPr="00E21011">
        <w:rPr>
          <w:sz w:val="22"/>
          <w:szCs w:val="22"/>
        </w:rPr>
        <w:t xml:space="preserve"> Klima, das jedoch im Gegensatz zum </w:t>
      </w:r>
      <w:r w:rsidR="005059AC" w:rsidRPr="00E21011">
        <w:rPr>
          <w:i/>
          <w:iCs/>
          <w:sz w:val="22"/>
          <w:szCs w:val="22"/>
        </w:rPr>
        <w:t>deutschen</w:t>
      </w:r>
      <w:r w:rsidR="005059AC" w:rsidRPr="00E21011">
        <w:rPr>
          <w:sz w:val="22"/>
          <w:szCs w:val="22"/>
        </w:rPr>
        <w:t xml:space="preserve"> Klima nichts mit Gesundheit zu tun ha</w:t>
      </w:r>
      <w:r w:rsidR="007E4C5D" w:rsidRPr="00E21011">
        <w:rPr>
          <w:sz w:val="22"/>
          <w:szCs w:val="22"/>
        </w:rPr>
        <w:t>be</w:t>
      </w:r>
      <w:r w:rsidR="005059AC" w:rsidRPr="00E21011">
        <w:rPr>
          <w:sz w:val="22"/>
          <w:szCs w:val="22"/>
        </w:rPr>
        <w:t xml:space="preserve">. </w:t>
      </w:r>
    </w:p>
    <w:p w14:paraId="2C2CA771" w14:textId="44E31EC5" w:rsidR="002A6962" w:rsidRPr="00E21011" w:rsidRDefault="0018523B" w:rsidP="00D26624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402436" w:rsidRPr="00E21011">
        <w:rPr>
          <w:sz w:val="22"/>
          <w:szCs w:val="22"/>
        </w:rPr>
        <w:t xml:space="preserve">Ein weiteres Ergebnis betrifft den Begriff </w:t>
      </w:r>
      <w:r w:rsidR="00402436" w:rsidRPr="00E21011">
        <w:rPr>
          <w:i/>
          <w:iCs/>
          <w:sz w:val="22"/>
          <w:szCs w:val="22"/>
        </w:rPr>
        <w:t>Heimat</w:t>
      </w:r>
      <w:r w:rsidR="00EF48A6">
        <w:rPr>
          <w:sz w:val="22"/>
          <w:szCs w:val="22"/>
        </w:rPr>
        <w:t>, der</w:t>
      </w:r>
      <w:r w:rsidR="00402436" w:rsidRPr="00E21011">
        <w:rPr>
          <w:sz w:val="22"/>
          <w:szCs w:val="22"/>
        </w:rPr>
        <w:t xml:space="preserve"> im Laufe der Kaiserreichszeit zunehmend in </w:t>
      </w:r>
      <w:r w:rsidR="00EF48A6">
        <w:rPr>
          <w:sz w:val="22"/>
          <w:szCs w:val="22"/>
        </w:rPr>
        <w:t xml:space="preserve">positiv konnotierten </w:t>
      </w:r>
      <w:r w:rsidR="00402436" w:rsidRPr="00E21011">
        <w:rPr>
          <w:sz w:val="22"/>
          <w:szCs w:val="22"/>
        </w:rPr>
        <w:t xml:space="preserve">Sätzen verwendet wird. </w:t>
      </w:r>
      <w:r w:rsidR="00EF48A6">
        <w:rPr>
          <w:sz w:val="22"/>
          <w:szCs w:val="22"/>
        </w:rPr>
        <w:t>Die Kombination von</w:t>
      </w:r>
      <w:r w:rsidR="00402436" w:rsidRPr="00E21011">
        <w:rPr>
          <w:sz w:val="22"/>
          <w:szCs w:val="22"/>
        </w:rPr>
        <w:t xml:space="preserve"> </w:t>
      </w:r>
      <w:r w:rsidR="00402436" w:rsidRPr="00E21011">
        <w:rPr>
          <w:i/>
          <w:iCs/>
          <w:sz w:val="22"/>
          <w:szCs w:val="22"/>
        </w:rPr>
        <w:t>Heimat</w:t>
      </w:r>
      <w:r w:rsidR="00402436" w:rsidRPr="00E21011">
        <w:rPr>
          <w:sz w:val="22"/>
          <w:szCs w:val="22"/>
        </w:rPr>
        <w:t xml:space="preserve"> mit </w:t>
      </w:r>
      <w:r w:rsidR="00402436" w:rsidRPr="00E21011">
        <w:rPr>
          <w:i/>
          <w:iCs/>
          <w:sz w:val="22"/>
          <w:szCs w:val="22"/>
        </w:rPr>
        <w:t>Mitteleuropa</w:t>
      </w:r>
      <w:r w:rsidR="00402436" w:rsidRPr="00E21011">
        <w:rPr>
          <w:sz w:val="22"/>
          <w:szCs w:val="22"/>
        </w:rPr>
        <w:t xml:space="preserve"> oder </w:t>
      </w:r>
      <w:r w:rsidR="00402436" w:rsidRPr="00E21011">
        <w:rPr>
          <w:i/>
          <w:iCs/>
          <w:sz w:val="22"/>
          <w:szCs w:val="22"/>
        </w:rPr>
        <w:t>mitteleuropäisch</w:t>
      </w:r>
      <w:r w:rsidR="00402436" w:rsidRPr="00E21011">
        <w:rPr>
          <w:sz w:val="22"/>
          <w:szCs w:val="22"/>
        </w:rPr>
        <w:t xml:space="preserve"> </w:t>
      </w:r>
      <w:r w:rsidR="00EF48A6">
        <w:rPr>
          <w:sz w:val="22"/>
          <w:szCs w:val="22"/>
        </w:rPr>
        <w:t>ist aber selten</w:t>
      </w:r>
      <w:r w:rsidR="00402436" w:rsidRPr="00E21011">
        <w:rPr>
          <w:sz w:val="22"/>
          <w:szCs w:val="22"/>
        </w:rPr>
        <w:t xml:space="preserve"> </w:t>
      </w:r>
      <w:r w:rsidR="00EF48A6">
        <w:rPr>
          <w:sz w:val="22"/>
          <w:szCs w:val="22"/>
        </w:rPr>
        <w:t xml:space="preserve">und erscheint nur in </w:t>
      </w:r>
      <w:r w:rsidR="00402436" w:rsidRPr="00E21011">
        <w:rPr>
          <w:sz w:val="22"/>
          <w:szCs w:val="22"/>
        </w:rPr>
        <w:t xml:space="preserve">Beschreibungen der historischen </w:t>
      </w:r>
      <w:r w:rsidR="00402436" w:rsidRPr="00E21011">
        <w:rPr>
          <w:i/>
          <w:iCs/>
          <w:sz w:val="22"/>
          <w:szCs w:val="22"/>
        </w:rPr>
        <w:t>Heimat</w:t>
      </w:r>
      <w:r w:rsidR="00402436" w:rsidRPr="00E21011">
        <w:rPr>
          <w:sz w:val="22"/>
          <w:szCs w:val="22"/>
        </w:rPr>
        <w:t xml:space="preserve"> der </w:t>
      </w:r>
      <w:r w:rsidR="00402436" w:rsidRPr="00E21011">
        <w:rPr>
          <w:i/>
          <w:iCs/>
          <w:sz w:val="22"/>
          <w:szCs w:val="22"/>
        </w:rPr>
        <w:t>Germanen</w:t>
      </w:r>
      <w:r w:rsidR="00402436" w:rsidRPr="00E21011">
        <w:rPr>
          <w:sz w:val="22"/>
          <w:szCs w:val="22"/>
        </w:rPr>
        <w:t>.</w:t>
      </w:r>
    </w:p>
    <w:p w14:paraId="4C85B4F5" w14:textId="333500C1" w:rsidR="000012ED" w:rsidRPr="00E21011" w:rsidRDefault="00252480" w:rsidP="00D26624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EF48A6">
        <w:rPr>
          <w:sz w:val="22"/>
          <w:szCs w:val="22"/>
        </w:rPr>
        <w:t>Insgesamt fehlen</w:t>
      </w:r>
      <w:r w:rsidRPr="00E21011">
        <w:rPr>
          <w:sz w:val="22"/>
          <w:szCs w:val="22"/>
        </w:rPr>
        <w:t xml:space="preserve"> </w:t>
      </w:r>
      <w:r w:rsidRPr="00E21011">
        <w:rPr>
          <w:i/>
          <w:iCs/>
          <w:sz w:val="22"/>
          <w:szCs w:val="22"/>
        </w:rPr>
        <w:t>Mitteleuropa</w:t>
      </w:r>
      <w:r w:rsidRPr="00E21011">
        <w:rPr>
          <w:sz w:val="22"/>
          <w:szCs w:val="22"/>
        </w:rPr>
        <w:t xml:space="preserve"> und </w:t>
      </w:r>
      <w:r w:rsidRPr="00E21011">
        <w:rPr>
          <w:i/>
          <w:iCs/>
          <w:sz w:val="22"/>
          <w:szCs w:val="22"/>
        </w:rPr>
        <w:t>mitteleuropäisch</w:t>
      </w:r>
      <w:r w:rsidR="008748DF" w:rsidRPr="00E21011">
        <w:rPr>
          <w:sz w:val="22"/>
          <w:szCs w:val="22"/>
        </w:rPr>
        <w:t xml:space="preserve">, wenn es um emotionale, identitätsstiftende Konzepte wie </w:t>
      </w:r>
      <w:r w:rsidR="00BD71B1" w:rsidRPr="005B17FB">
        <w:rPr>
          <w:i/>
          <w:iCs/>
          <w:sz w:val="22"/>
          <w:szCs w:val="22"/>
        </w:rPr>
        <w:t>Heimat</w:t>
      </w:r>
      <w:r w:rsidRPr="00E21011">
        <w:rPr>
          <w:sz w:val="22"/>
          <w:szCs w:val="22"/>
        </w:rPr>
        <w:t xml:space="preserve"> </w:t>
      </w:r>
      <w:r w:rsidR="00FF4867" w:rsidRPr="00E21011">
        <w:rPr>
          <w:sz w:val="22"/>
          <w:szCs w:val="22"/>
        </w:rPr>
        <w:t>geht</w:t>
      </w:r>
      <w:r w:rsidRPr="00E21011">
        <w:rPr>
          <w:sz w:val="22"/>
          <w:szCs w:val="22"/>
        </w:rPr>
        <w:t xml:space="preserve">. </w:t>
      </w:r>
      <w:r w:rsidR="000A5585">
        <w:rPr>
          <w:sz w:val="22"/>
          <w:szCs w:val="22"/>
        </w:rPr>
        <w:t xml:space="preserve">Ihre </w:t>
      </w:r>
      <w:r w:rsidR="00560670">
        <w:rPr>
          <w:sz w:val="22"/>
          <w:szCs w:val="22"/>
        </w:rPr>
        <w:t>F</w:t>
      </w:r>
      <w:r w:rsidR="000A5585">
        <w:rPr>
          <w:sz w:val="22"/>
          <w:szCs w:val="22"/>
        </w:rPr>
        <w:t xml:space="preserve">unktion liegt woanders. Laut Foucault </w:t>
      </w:r>
      <w:r w:rsidR="000A5585" w:rsidRPr="000A5585">
        <w:rPr>
          <w:sz w:val="22"/>
          <w:szCs w:val="22"/>
        </w:rPr>
        <w:t>erscheinen</w:t>
      </w:r>
      <w:r w:rsidRPr="00E21011">
        <w:rPr>
          <w:sz w:val="22"/>
          <w:szCs w:val="22"/>
        </w:rPr>
        <w:t xml:space="preserve"> normative Aussagen eines Diskurses sich oft in Form scheinbar objektiver Wahrheiten. </w:t>
      </w:r>
      <w:r w:rsidR="000A5585">
        <w:rPr>
          <w:sz w:val="22"/>
          <w:szCs w:val="22"/>
        </w:rPr>
        <w:t>Entsprechend treten</w:t>
      </w:r>
      <w:r w:rsidRPr="00E21011">
        <w:rPr>
          <w:sz w:val="22"/>
          <w:szCs w:val="22"/>
        </w:rPr>
        <w:t xml:space="preserve"> </w:t>
      </w:r>
      <w:r w:rsidRPr="00E21011">
        <w:rPr>
          <w:i/>
          <w:iCs/>
          <w:sz w:val="22"/>
          <w:szCs w:val="22"/>
        </w:rPr>
        <w:t>Mitteleuropa</w:t>
      </w:r>
      <w:r w:rsidRPr="00E21011">
        <w:rPr>
          <w:sz w:val="22"/>
          <w:szCs w:val="22"/>
        </w:rPr>
        <w:t xml:space="preserve"> und </w:t>
      </w:r>
      <w:r w:rsidRPr="00E21011">
        <w:rPr>
          <w:i/>
          <w:iCs/>
          <w:sz w:val="22"/>
          <w:szCs w:val="22"/>
        </w:rPr>
        <w:t>mitteleuropäisch</w:t>
      </w:r>
      <w:r w:rsidR="000A5585">
        <w:rPr>
          <w:sz w:val="22"/>
          <w:szCs w:val="22"/>
        </w:rPr>
        <w:t xml:space="preserve"> </w:t>
      </w:r>
      <w:r w:rsidRPr="00E21011">
        <w:rPr>
          <w:sz w:val="22"/>
          <w:szCs w:val="22"/>
        </w:rPr>
        <w:t xml:space="preserve">in </w:t>
      </w:r>
      <w:r w:rsidR="000A5585">
        <w:rPr>
          <w:sz w:val="22"/>
          <w:szCs w:val="22"/>
        </w:rPr>
        <w:t>der</w:t>
      </w:r>
      <w:r w:rsidRPr="00E21011">
        <w:rPr>
          <w:sz w:val="22"/>
          <w:szCs w:val="22"/>
        </w:rPr>
        <w:t xml:space="preserve"> Sentimentanalyse weitaus häufiger in</w:t>
      </w:r>
      <w:r w:rsidR="000A5585">
        <w:rPr>
          <w:sz w:val="22"/>
          <w:szCs w:val="22"/>
        </w:rPr>
        <w:t xml:space="preserve"> neutral konnotierten</w:t>
      </w:r>
      <w:r w:rsidRPr="00E21011">
        <w:rPr>
          <w:sz w:val="22"/>
          <w:szCs w:val="22"/>
        </w:rPr>
        <w:t xml:space="preserve"> Sätzen auf als vergleichbare Begriffe. Eine qualitative Analyse dieser </w:t>
      </w:r>
      <w:r w:rsidR="000A5585">
        <w:rPr>
          <w:sz w:val="22"/>
          <w:szCs w:val="22"/>
        </w:rPr>
        <w:t xml:space="preserve">neutral konnotierten </w:t>
      </w:r>
      <w:r w:rsidRPr="00E21011">
        <w:rPr>
          <w:sz w:val="22"/>
          <w:szCs w:val="22"/>
        </w:rPr>
        <w:t>Sätze zeigt, welche Funktion Mitteleuropa erfüllt</w:t>
      </w:r>
      <w:r w:rsidR="000A5585">
        <w:rPr>
          <w:sz w:val="22"/>
          <w:szCs w:val="22"/>
        </w:rPr>
        <w:t>.</w:t>
      </w:r>
      <w:r w:rsidRPr="00E21011">
        <w:rPr>
          <w:sz w:val="22"/>
          <w:szCs w:val="22"/>
        </w:rPr>
        <w:t xml:space="preserve"> </w:t>
      </w:r>
      <w:r w:rsidR="00560670">
        <w:rPr>
          <w:sz w:val="22"/>
          <w:szCs w:val="22"/>
        </w:rPr>
        <w:t>Die Funktion ist,</w:t>
      </w:r>
      <w:r w:rsidRPr="00E21011">
        <w:rPr>
          <w:sz w:val="22"/>
          <w:szCs w:val="22"/>
        </w:rPr>
        <w:t xml:space="preserve"> Aussagen über das Verhältnis des deutschen Nationalstaats zu seinen Nachbarn als objektive Wahrheit erscheinen zu lassen. </w:t>
      </w:r>
    </w:p>
    <w:p w14:paraId="1F255133" w14:textId="39B46AF4" w:rsidR="00927BB7" w:rsidRPr="00E21011" w:rsidRDefault="00927BB7" w:rsidP="00927BB7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proofErr w:type="gramStart"/>
      <w:r w:rsidR="000A5585">
        <w:rPr>
          <w:sz w:val="22"/>
          <w:szCs w:val="22"/>
        </w:rPr>
        <w:t>Beispielsweise</w:t>
      </w:r>
      <w:proofErr w:type="gramEnd"/>
      <w:r w:rsidR="000A5585">
        <w:rPr>
          <w:sz w:val="22"/>
          <w:szCs w:val="22"/>
        </w:rPr>
        <w:t xml:space="preserve"> wird</w:t>
      </w:r>
      <w:r w:rsidRPr="00E21011">
        <w:rPr>
          <w:sz w:val="22"/>
          <w:szCs w:val="22"/>
        </w:rPr>
        <w:t xml:space="preserve"> der Raum </w:t>
      </w:r>
      <w:r w:rsidRPr="003A1C7E">
        <w:rPr>
          <w:i/>
          <w:iCs/>
          <w:sz w:val="22"/>
          <w:szCs w:val="22"/>
        </w:rPr>
        <w:t>Mitteleuropa</w:t>
      </w:r>
      <w:r w:rsidRPr="00E21011">
        <w:rPr>
          <w:sz w:val="22"/>
          <w:szCs w:val="22"/>
        </w:rPr>
        <w:t xml:space="preserve"> </w:t>
      </w:r>
      <w:r w:rsidR="000A5585">
        <w:rPr>
          <w:sz w:val="22"/>
          <w:szCs w:val="22"/>
        </w:rPr>
        <w:t xml:space="preserve">in einer </w:t>
      </w:r>
      <w:proofErr w:type="spellStart"/>
      <w:r w:rsidR="000A5585">
        <w:rPr>
          <w:sz w:val="22"/>
          <w:szCs w:val="22"/>
        </w:rPr>
        <w:t>Geografiebuchquelle</w:t>
      </w:r>
      <w:proofErr w:type="spellEnd"/>
      <w:r w:rsidR="000A5585">
        <w:rPr>
          <w:sz w:val="22"/>
          <w:szCs w:val="22"/>
        </w:rPr>
        <w:t xml:space="preserve"> </w:t>
      </w:r>
      <w:r w:rsidRPr="00E21011">
        <w:rPr>
          <w:sz w:val="22"/>
          <w:szCs w:val="22"/>
        </w:rPr>
        <w:t>als Argument dafür verwendet, dass die Niederlande und Belgien aufgrund ihrer Geografie</w:t>
      </w:r>
      <w:r w:rsidR="0084492D" w:rsidRPr="00E21011">
        <w:rPr>
          <w:sz w:val="22"/>
          <w:szCs w:val="22"/>
        </w:rPr>
        <w:t xml:space="preserve">, Sprache und Geschichte </w:t>
      </w:r>
      <w:r w:rsidRPr="00E21011">
        <w:rPr>
          <w:sz w:val="22"/>
          <w:szCs w:val="22"/>
        </w:rPr>
        <w:t>zum deutschsprachigen Teil Europas gehören.</w:t>
      </w:r>
      <w:r w:rsidR="0084492D" w:rsidRPr="00E21011">
        <w:rPr>
          <w:sz w:val="22"/>
          <w:szCs w:val="22"/>
        </w:rPr>
        <w:t xml:space="preserve"> Mitteleuropa ist hier eine Erweiterung des Nationalen, die bestimmte Nachbarländer des Deutschen Kaiserreichs einschließt.</w:t>
      </w:r>
      <w:r w:rsidRPr="00E21011">
        <w:rPr>
          <w:sz w:val="22"/>
          <w:szCs w:val="22"/>
        </w:rPr>
        <w:t xml:space="preserve"> </w:t>
      </w:r>
      <w:r w:rsidR="000A5585" w:rsidRPr="000A5585">
        <w:rPr>
          <w:sz w:val="22"/>
          <w:szCs w:val="22"/>
        </w:rPr>
        <w:t xml:space="preserve">Besonders aufschlussreich ist </w:t>
      </w:r>
      <w:r w:rsidR="00560670">
        <w:rPr>
          <w:sz w:val="22"/>
          <w:szCs w:val="22"/>
        </w:rPr>
        <w:t>hier die</w:t>
      </w:r>
      <w:r w:rsidR="000A5585" w:rsidRPr="000A5585">
        <w:rPr>
          <w:sz w:val="22"/>
          <w:szCs w:val="22"/>
        </w:rPr>
        <w:t xml:space="preserve"> Betonung des belgischen Industriebooms</w:t>
      </w:r>
      <w:r w:rsidRPr="00E21011">
        <w:rPr>
          <w:sz w:val="22"/>
          <w:szCs w:val="22"/>
        </w:rPr>
        <w:t xml:space="preserve">. Das </w:t>
      </w:r>
      <w:r w:rsidR="0084492D" w:rsidRPr="00E21011">
        <w:rPr>
          <w:sz w:val="22"/>
          <w:szCs w:val="22"/>
        </w:rPr>
        <w:t>heißt</w:t>
      </w:r>
      <w:r w:rsidRPr="00E21011">
        <w:rPr>
          <w:sz w:val="22"/>
          <w:szCs w:val="22"/>
        </w:rPr>
        <w:t xml:space="preserve">: </w:t>
      </w:r>
      <w:r w:rsidRPr="003A1C7E">
        <w:rPr>
          <w:i/>
          <w:iCs/>
          <w:sz w:val="22"/>
          <w:szCs w:val="22"/>
        </w:rPr>
        <w:t>Mitteleuropa</w:t>
      </w:r>
      <w:r w:rsidRPr="00E21011">
        <w:rPr>
          <w:sz w:val="22"/>
          <w:szCs w:val="22"/>
        </w:rPr>
        <w:t xml:space="preserve"> wird </w:t>
      </w:r>
      <w:r w:rsidR="000A5585">
        <w:rPr>
          <w:sz w:val="22"/>
          <w:szCs w:val="22"/>
        </w:rPr>
        <w:t xml:space="preserve">hier </w:t>
      </w:r>
      <w:r w:rsidRPr="00E21011">
        <w:rPr>
          <w:sz w:val="22"/>
          <w:szCs w:val="22"/>
        </w:rPr>
        <w:t>verwendet, um Imperialismus in den Nachbarländern des Deutschen Kaiserreiches aufgrund geopolitischer Gegebenheiten</w:t>
      </w:r>
      <w:r w:rsidR="000A5585">
        <w:rPr>
          <w:sz w:val="22"/>
          <w:szCs w:val="22"/>
        </w:rPr>
        <w:t xml:space="preserve"> wie der belgischen Industrialisierung</w:t>
      </w:r>
      <w:r w:rsidRPr="00E21011">
        <w:rPr>
          <w:sz w:val="22"/>
          <w:szCs w:val="22"/>
        </w:rPr>
        <w:t xml:space="preserve"> zu legitimieren.</w:t>
      </w:r>
    </w:p>
    <w:p w14:paraId="2FD642DE" w14:textId="4F97443E" w:rsidR="00927BB7" w:rsidRPr="00E21011" w:rsidRDefault="000A5585" w:rsidP="00D26624">
      <w:p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- </w:t>
      </w:r>
      <w:r w:rsidR="00927BB7" w:rsidRPr="00927BB7">
        <w:rPr>
          <w:sz w:val="22"/>
          <w:szCs w:val="22"/>
        </w:rPr>
        <w:t xml:space="preserve">Dass </w:t>
      </w:r>
      <w:r w:rsidR="00927BB7" w:rsidRPr="00927BB7">
        <w:rPr>
          <w:i/>
          <w:iCs/>
          <w:sz w:val="22"/>
          <w:szCs w:val="22"/>
        </w:rPr>
        <w:t>Mitteleuropa</w:t>
      </w:r>
      <w:r w:rsidR="00927BB7" w:rsidRPr="00927BB7">
        <w:rPr>
          <w:sz w:val="22"/>
          <w:szCs w:val="22"/>
        </w:rPr>
        <w:t xml:space="preserve"> in </w:t>
      </w:r>
      <w:r w:rsidR="006E5500">
        <w:rPr>
          <w:sz w:val="22"/>
          <w:szCs w:val="22"/>
        </w:rPr>
        <w:t>kolonialen</w:t>
      </w:r>
      <w:r w:rsidR="00927BB7" w:rsidRPr="00927BB7">
        <w:rPr>
          <w:sz w:val="22"/>
          <w:szCs w:val="22"/>
        </w:rPr>
        <w:t xml:space="preserve"> Diskursen über Gesundheit nicht vorkommt, kann als Ausdruck dafür verstanden werden, dass </w:t>
      </w:r>
      <w:r w:rsidR="00927BB7" w:rsidRPr="00927BB7">
        <w:rPr>
          <w:i/>
          <w:iCs/>
          <w:sz w:val="22"/>
          <w:szCs w:val="22"/>
        </w:rPr>
        <w:t>Mitteleuropa</w:t>
      </w:r>
      <w:r w:rsidR="00927BB7" w:rsidRPr="00927BB7">
        <w:rPr>
          <w:sz w:val="22"/>
          <w:szCs w:val="22"/>
        </w:rPr>
        <w:t xml:space="preserve"> zur Legitimierung von </w:t>
      </w:r>
      <w:r w:rsidR="00927BB7" w:rsidRPr="00E21011">
        <w:rPr>
          <w:sz w:val="22"/>
          <w:szCs w:val="22"/>
        </w:rPr>
        <w:t>Imperialismus</w:t>
      </w:r>
      <w:r w:rsidR="00927BB7" w:rsidRPr="00927BB7">
        <w:rPr>
          <w:sz w:val="22"/>
          <w:szCs w:val="22"/>
        </w:rPr>
        <w:t xml:space="preserve"> innerhalb Europas dient – während für die Kolonialpolitik in Afrika andere Diskursstrukturen herangezogen werden.</w:t>
      </w:r>
    </w:p>
    <w:p w14:paraId="3F32045A" w14:textId="76B039F2" w:rsidR="008D4840" w:rsidRDefault="008D4840" w:rsidP="000E678B">
      <w:pPr>
        <w:pStyle w:val="Overskrift1"/>
      </w:pPr>
      <w:r w:rsidRPr="008D4840">
        <w:t>5. Fazit</w:t>
      </w:r>
    </w:p>
    <w:p w14:paraId="5ECDFF42" w14:textId="38A3F0A3" w:rsidR="00E878B0" w:rsidRPr="00E21011" w:rsidRDefault="00823F8C" w:rsidP="00E878B0">
      <w:pPr>
        <w:jc w:val="both"/>
        <w:rPr>
          <w:sz w:val="22"/>
          <w:szCs w:val="22"/>
        </w:rPr>
      </w:pPr>
      <w:r w:rsidRPr="00E21011">
        <w:rPr>
          <w:sz w:val="22"/>
          <w:szCs w:val="22"/>
        </w:rPr>
        <w:t xml:space="preserve">- </w:t>
      </w:r>
      <w:r w:rsidR="00E878B0" w:rsidRPr="00E21011">
        <w:rPr>
          <w:sz w:val="22"/>
          <w:szCs w:val="22"/>
        </w:rPr>
        <w:t xml:space="preserve">Obwohl das Mitteleuropakonzept in neueren Diskursen häufig </w:t>
      </w:r>
      <w:r w:rsidR="003A1C7E">
        <w:rPr>
          <w:sz w:val="22"/>
          <w:szCs w:val="22"/>
        </w:rPr>
        <w:t>subversiv</w:t>
      </w:r>
      <w:r w:rsidR="00E878B0" w:rsidRPr="00E21011">
        <w:rPr>
          <w:sz w:val="22"/>
          <w:szCs w:val="22"/>
        </w:rPr>
        <w:t xml:space="preserve"> verwendet wird, zeigt die Analyse historischer Schulbücher aus dem Deutschen Kaiserreich ein anderes Bild.</w:t>
      </w:r>
    </w:p>
    <w:p w14:paraId="1C0F9C51" w14:textId="2CAC2C64" w:rsidR="00C2147F" w:rsidRPr="000B0A59" w:rsidRDefault="00133253" w:rsidP="00C65357">
      <w:pPr>
        <w:jc w:val="both"/>
      </w:pPr>
      <w:r w:rsidRPr="00E21011">
        <w:rPr>
          <w:sz w:val="22"/>
          <w:szCs w:val="22"/>
        </w:rPr>
        <w:t xml:space="preserve">- </w:t>
      </w:r>
      <w:r w:rsidR="00E878B0" w:rsidRPr="00E21011">
        <w:rPr>
          <w:sz w:val="22"/>
          <w:szCs w:val="22"/>
        </w:rPr>
        <w:t xml:space="preserve">In diesen Quellen erscheint Mitteleuropa als </w:t>
      </w:r>
      <w:r w:rsidR="00693759">
        <w:rPr>
          <w:sz w:val="22"/>
          <w:szCs w:val="22"/>
        </w:rPr>
        <w:t xml:space="preserve">eine </w:t>
      </w:r>
      <w:r w:rsidR="00E878B0" w:rsidRPr="00E21011">
        <w:rPr>
          <w:sz w:val="22"/>
          <w:szCs w:val="22"/>
        </w:rPr>
        <w:t>diskursive Verlängerung des Nationalen in einem Bildungsnarrativ. Dies</w:t>
      </w:r>
      <w:r w:rsidR="00560670">
        <w:rPr>
          <w:sz w:val="22"/>
          <w:szCs w:val="22"/>
        </w:rPr>
        <w:t xml:space="preserve"> </w:t>
      </w:r>
      <w:r w:rsidR="00E878B0" w:rsidRPr="00E21011">
        <w:rPr>
          <w:sz w:val="22"/>
          <w:szCs w:val="22"/>
        </w:rPr>
        <w:t>lässt sich wahrscheinlich dadurch erklären, dass Schuldiskurse besonders normativ sind und vor allem zur Stabilisierung bestehender Machtverhältnisse beitragen.</w:t>
      </w:r>
      <w:r w:rsidR="00C2147F" w:rsidRPr="000B0A59">
        <w:br w:type="page"/>
      </w:r>
    </w:p>
    <w:p w14:paraId="5074A0B1" w14:textId="0BA034A0" w:rsidR="008D4840" w:rsidRPr="006231E0" w:rsidRDefault="008D4840" w:rsidP="000E678B">
      <w:pPr>
        <w:pStyle w:val="Overskrift1"/>
      </w:pPr>
      <w:r w:rsidRPr="006231E0">
        <w:lastRenderedPageBreak/>
        <w:t>6. Literaturverzeichnis</w:t>
      </w:r>
    </w:p>
    <w:p w14:paraId="04807E29" w14:textId="7516DEAE" w:rsidR="008D4840" w:rsidRPr="00642F27" w:rsidRDefault="00D365CF" w:rsidP="00642F27">
      <w:pPr>
        <w:pStyle w:val="Overskrift2"/>
      </w:pPr>
      <w:r w:rsidRPr="00642F27">
        <w:t>Primärliteratur</w:t>
      </w:r>
    </w:p>
    <w:p w14:paraId="59EA1CE9" w14:textId="6A5D650E" w:rsidR="00C2147F" w:rsidRPr="00053C70" w:rsidRDefault="00C2147F" w:rsidP="00C2147F">
      <w:pPr>
        <w:pStyle w:val="Bibliografi"/>
        <w:rPr>
          <w:sz w:val="22"/>
          <w:szCs w:val="22"/>
        </w:rPr>
      </w:pPr>
      <w:r w:rsidRPr="00053C70">
        <w:rPr>
          <w:i/>
          <w:iCs/>
          <w:sz w:val="22"/>
          <w:szCs w:val="22"/>
        </w:rPr>
        <w:t xml:space="preserve">Chemnitz ECOC 2025 </w:t>
      </w:r>
      <w:proofErr w:type="spellStart"/>
      <w:r w:rsidRPr="00053C70">
        <w:rPr>
          <w:i/>
          <w:iCs/>
          <w:sz w:val="22"/>
          <w:szCs w:val="22"/>
        </w:rPr>
        <w:t>Candidate</w:t>
      </w:r>
      <w:proofErr w:type="spellEnd"/>
      <w:r w:rsidRPr="00053C70">
        <w:rPr>
          <w:i/>
          <w:iCs/>
          <w:sz w:val="22"/>
          <w:szCs w:val="22"/>
        </w:rPr>
        <w:t xml:space="preserve"> Final </w:t>
      </w:r>
      <w:proofErr w:type="spellStart"/>
      <w:r w:rsidRPr="00053C70">
        <w:rPr>
          <w:i/>
          <w:iCs/>
          <w:sz w:val="22"/>
          <w:szCs w:val="22"/>
        </w:rPr>
        <w:t>Bid</w:t>
      </w:r>
      <w:proofErr w:type="spellEnd"/>
      <w:r w:rsidRPr="00053C70">
        <w:rPr>
          <w:i/>
          <w:iCs/>
          <w:sz w:val="22"/>
          <w:szCs w:val="22"/>
        </w:rPr>
        <w:t xml:space="preserve"> (deutsche Version)</w:t>
      </w:r>
      <w:r w:rsidRPr="00053C70">
        <w:rPr>
          <w:sz w:val="22"/>
          <w:szCs w:val="22"/>
        </w:rPr>
        <w:t>. (2020).</w:t>
      </w:r>
    </w:p>
    <w:p w14:paraId="73E538C9" w14:textId="731D6FEC" w:rsidR="00AC6E34" w:rsidRPr="00053C70" w:rsidRDefault="00C2147F" w:rsidP="00C2147F">
      <w:pPr>
        <w:pStyle w:val="Bibliografi"/>
        <w:rPr>
          <w:sz w:val="22"/>
          <w:szCs w:val="22"/>
        </w:rPr>
      </w:pPr>
      <w:r w:rsidRPr="00053C70">
        <w:rPr>
          <w:i/>
          <w:iCs/>
          <w:sz w:val="22"/>
          <w:szCs w:val="22"/>
        </w:rPr>
        <w:t>GEI-Digital</w:t>
      </w:r>
      <w:r w:rsidRPr="00053C70">
        <w:rPr>
          <w:sz w:val="22"/>
          <w:szCs w:val="22"/>
        </w:rPr>
        <w:t xml:space="preserve">. (2025). [Dataset]. </w:t>
      </w:r>
      <w:hyperlink r:id="rId8" w:history="1">
        <w:r w:rsidR="00913864" w:rsidRPr="00053C70">
          <w:rPr>
            <w:rStyle w:val="Hyperlink"/>
            <w:sz w:val="22"/>
            <w:szCs w:val="22"/>
          </w:rPr>
          <w:t>https://gei-digital.gei.de/viewer/index/</w:t>
        </w:r>
      </w:hyperlink>
    </w:p>
    <w:p w14:paraId="7501E9EE" w14:textId="4D9F2B95" w:rsidR="00913864" w:rsidRPr="00053C70" w:rsidRDefault="00913864" w:rsidP="00913864">
      <w:pPr>
        <w:rPr>
          <w:sz w:val="22"/>
          <w:szCs w:val="22"/>
        </w:rPr>
      </w:pPr>
      <w:r w:rsidRPr="00053C70">
        <w:rPr>
          <w:sz w:val="22"/>
          <w:szCs w:val="22"/>
        </w:rPr>
        <w:t>Kirchhoff, A</w:t>
      </w:r>
      <w:r w:rsidRPr="00053C70">
        <w:rPr>
          <w:i/>
          <w:iCs/>
          <w:sz w:val="22"/>
          <w:szCs w:val="22"/>
        </w:rPr>
        <w:t>.</w:t>
      </w:r>
      <w:r w:rsidRPr="00053C70">
        <w:rPr>
          <w:sz w:val="22"/>
          <w:szCs w:val="22"/>
        </w:rPr>
        <w:t xml:space="preserve"> (1882). </w:t>
      </w:r>
      <w:proofErr w:type="gramStart"/>
      <w:r w:rsidRPr="00053C70">
        <w:rPr>
          <w:i/>
          <w:iCs/>
          <w:sz w:val="22"/>
          <w:szCs w:val="22"/>
        </w:rPr>
        <w:t>Schulgeographie</w:t>
      </w:r>
      <w:proofErr w:type="gramEnd"/>
      <w:r w:rsidRPr="00053C70">
        <w:rPr>
          <w:sz w:val="22"/>
          <w:szCs w:val="22"/>
        </w:rPr>
        <w:t xml:space="preserve">. Halle a.S.: </w:t>
      </w:r>
      <w:proofErr w:type="spellStart"/>
      <w:r w:rsidRPr="00053C70">
        <w:rPr>
          <w:sz w:val="22"/>
          <w:szCs w:val="22"/>
        </w:rPr>
        <w:t>Buchh</w:t>
      </w:r>
      <w:proofErr w:type="spellEnd"/>
      <w:r w:rsidRPr="00053C70">
        <w:rPr>
          <w:sz w:val="22"/>
          <w:szCs w:val="22"/>
        </w:rPr>
        <w:t>. des Waisenhauses.</w:t>
      </w:r>
      <w:r w:rsidR="00053C70" w:rsidRPr="00053C70">
        <w:rPr>
          <w:sz w:val="22"/>
          <w:szCs w:val="22"/>
        </w:rPr>
        <w:t xml:space="preserve"> https://gei-digital.gei.de/viewer/!toc/PPN720528542/163/-/ </w:t>
      </w:r>
    </w:p>
    <w:p w14:paraId="37CCEB53" w14:textId="6EDDBE0A" w:rsidR="00D365CF" w:rsidRPr="00053C70" w:rsidRDefault="00D365CF" w:rsidP="00642F27">
      <w:pPr>
        <w:pStyle w:val="Overskrift2"/>
      </w:pPr>
      <w:r w:rsidRPr="00053C70">
        <w:t>Sekundärliteratur</w:t>
      </w:r>
    </w:p>
    <w:p w14:paraId="3C72D712" w14:textId="77777777" w:rsidR="0022555E" w:rsidRPr="00501489" w:rsidRDefault="00E559E3" w:rsidP="0022555E">
      <w:pPr>
        <w:pStyle w:val="Bibliografi"/>
        <w:rPr>
          <w:sz w:val="22"/>
          <w:lang w:val="en-US"/>
        </w:rPr>
      </w:pPr>
      <w:r w:rsidRPr="00053C70">
        <w:rPr>
          <w:sz w:val="22"/>
          <w:szCs w:val="22"/>
        </w:rPr>
        <w:fldChar w:fldCharType="begin"/>
      </w:r>
      <w:r w:rsidR="0022555E">
        <w:rPr>
          <w:sz w:val="22"/>
          <w:szCs w:val="22"/>
        </w:rPr>
        <w:instrText xml:space="preserve"> ADDIN ZOTERO_BIBL {"uncited":[],"omitted":[],"custom":[]} CSL_BIBLIOGRAPHY </w:instrText>
      </w:r>
      <w:r w:rsidRPr="00053C70">
        <w:rPr>
          <w:sz w:val="22"/>
          <w:szCs w:val="22"/>
        </w:rPr>
        <w:fldChar w:fldCharType="separate"/>
      </w:r>
      <w:r w:rsidR="0022555E" w:rsidRPr="0022555E">
        <w:rPr>
          <w:sz w:val="22"/>
        </w:rPr>
        <w:t xml:space="preserve">Ash, T. G. (1990). Mitteleuropa? </w:t>
      </w:r>
      <w:r w:rsidR="0022555E" w:rsidRPr="00501489">
        <w:rPr>
          <w:sz w:val="22"/>
          <w:lang w:val="en-US"/>
        </w:rPr>
        <w:t xml:space="preserve">In </w:t>
      </w:r>
      <w:r w:rsidR="0022555E" w:rsidRPr="00501489">
        <w:rPr>
          <w:i/>
          <w:iCs/>
          <w:sz w:val="22"/>
          <w:lang w:val="en-US"/>
        </w:rPr>
        <w:t>Daedalus</w:t>
      </w:r>
      <w:r w:rsidR="0022555E" w:rsidRPr="00501489">
        <w:rPr>
          <w:sz w:val="22"/>
          <w:lang w:val="en-US"/>
        </w:rPr>
        <w:t xml:space="preserve"> (Bd. 1, S. 1–21). http://www.jstor.org/stable/20025282</w:t>
      </w:r>
    </w:p>
    <w:p w14:paraId="1CB1ADF9" w14:textId="77777777" w:rsidR="0022555E" w:rsidRPr="0022555E" w:rsidRDefault="0022555E" w:rsidP="0022555E">
      <w:pPr>
        <w:pStyle w:val="Bibliografi"/>
        <w:rPr>
          <w:sz w:val="22"/>
          <w:lang w:val="en-US"/>
        </w:rPr>
      </w:pPr>
      <w:r w:rsidRPr="0022555E">
        <w:rPr>
          <w:sz w:val="22"/>
          <w:lang w:val="en-US"/>
        </w:rPr>
        <w:t xml:space="preserve">Chang, K. K., Ho, A., &amp; Bamman, D. (2024). </w:t>
      </w:r>
      <w:r w:rsidRPr="0022555E">
        <w:rPr>
          <w:i/>
          <w:iCs/>
          <w:sz w:val="22"/>
          <w:lang w:val="en-US"/>
        </w:rPr>
        <w:t>Subversive Characters and Stereotyping Readers: Characterizing Queer Relationalities with Dialogue-Based Relation Extraction</w:t>
      </w:r>
      <w:r w:rsidRPr="0022555E">
        <w:rPr>
          <w:sz w:val="22"/>
          <w:lang w:val="en-US"/>
        </w:rPr>
        <w:t xml:space="preserve"> (arXiv:2410.14978). https://arxiv.org/abs/2410.14978</w:t>
      </w:r>
    </w:p>
    <w:p w14:paraId="676BFA87" w14:textId="77777777" w:rsidR="0022555E" w:rsidRPr="0022555E" w:rsidRDefault="0022555E" w:rsidP="0022555E">
      <w:pPr>
        <w:pStyle w:val="Bibliografi"/>
        <w:rPr>
          <w:sz w:val="22"/>
          <w:lang w:val="da-DK"/>
        </w:rPr>
      </w:pPr>
      <w:r w:rsidRPr="0022555E">
        <w:rPr>
          <w:sz w:val="22"/>
        </w:rPr>
        <w:t xml:space="preserve">Eisfeld, R., &amp; Beyme, K. von. </w:t>
      </w:r>
      <w:r w:rsidRPr="0022555E">
        <w:rPr>
          <w:sz w:val="22"/>
          <w:lang w:val="en-US"/>
        </w:rPr>
        <w:t xml:space="preserve">(2012). ‘Mitteleuropa’ in Historical and Contemporary Perspective. In </w:t>
      </w:r>
      <w:r w:rsidRPr="0022555E">
        <w:rPr>
          <w:i/>
          <w:iCs/>
          <w:sz w:val="22"/>
          <w:lang w:val="en-US"/>
        </w:rPr>
        <w:t>Radical Approaches to Political Science: Roads Less Traveled</w:t>
      </w:r>
      <w:r w:rsidRPr="0022555E">
        <w:rPr>
          <w:sz w:val="22"/>
          <w:lang w:val="en-US"/>
        </w:rPr>
        <w:t xml:space="preserve"> (S. 155–166). </w:t>
      </w:r>
      <w:r w:rsidRPr="0022555E">
        <w:rPr>
          <w:sz w:val="22"/>
          <w:lang w:val="da-DK"/>
        </w:rPr>
        <w:t>Verlag Barbara Budrich. https://doi.org/10.2307/j.ctvddzgc3.12</w:t>
      </w:r>
    </w:p>
    <w:p w14:paraId="3476FB6A" w14:textId="77777777" w:rsidR="0022555E" w:rsidRPr="0022555E" w:rsidRDefault="0022555E" w:rsidP="0022555E">
      <w:pPr>
        <w:pStyle w:val="Bibliografi"/>
        <w:rPr>
          <w:sz w:val="22"/>
          <w:lang w:val="en-US"/>
        </w:rPr>
      </w:pPr>
      <w:r w:rsidRPr="0022555E">
        <w:rPr>
          <w:sz w:val="22"/>
          <w:lang w:val="da-DK"/>
        </w:rPr>
        <w:t xml:space="preserve">Elbeshausen, H. (2008). Mellemeuropa—Rum uden egenskaber. In M. D. Mortensen &amp; A. Paulsen (Hrsg.), </w:t>
      </w:r>
      <w:r w:rsidRPr="0022555E">
        <w:rPr>
          <w:i/>
          <w:iCs/>
          <w:sz w:val="22"/>
          <w:lang w:val="da-DK"/>
        </w:rPr>
        <w:t xml:space="preserve">Tyskland og Europa i det 20. </w:t>
      </w:r>
      <w:r w:rsidRPr="0022555E">
        <w:rPr>
          <w:i/>
          <w:iCs/>
          <w:sz w:val="22"/>
          <w:lang w:val="en-US"/>
        </w:rPr>
        <w:t>Århundrede</w:t>
      </w:r>
      <w:r w:rsidRPr="0022555E">
        <w:rPr>
          <w:sz w:val="22"/>
          <w:lang w:val="en-US"/>
        </w:rPr>
        <w:t>. Museum Tusculanums forlag.</w:t>
      </w:r>
    </w:p>
    <w:p w14:paraId="5397DA56" w14:textId="77777777" w:rsidR="0022555E" w:rsidRPr="0022555E" w:rsidRDefault="0022555E" w:rsidP="0022555E">
      <w:pPr>
        <w:pStyle w:val="Bibliografi"/>
        <w:rPr>
          <w:sz w:val="22"/>
        </w:rPr>
      </w:pPr>
      <w:r w:rsidRPr="0022555E">
        <w:rPr>
          <w:sz w:val="22"/>
          <w:lang w:val="en-US"/>
        </w:rPr>
        <w:t xml:space="preserve">Górny, M. (2015). Concept of Mitteleuropa. In U. Daniel, P. Gatrell, O. Janz, H. Jones, J. Keene, A. Kramer, &amp; B. Nasson (Hrsg.), </w:t>
      </w:r>
      <w:r w:rsidRPr="0022555E">
        <w:rPr>
          <w:i/>
          <w:iCs/>
          <w:sz w:val="22"/>
          <w:lang w:val="en-US"/>
        </w:rPr>
        <w:t>International Encyclopedia of the First World War</w:t>
      </w:r>
      <w:r w:rsidRPr="0022555E">
        <w:rPr>
          <w:sz w:val="22"/>
          <w:lang w:val="en-US"/>
        </w:rPr>
        <w:t xml:space="preserve">. </w:t>
      </w:r>
      <w:r w:rsidRPr="0022555E">
        <w:rPr>
          <w:sz w:val="22"/>
        </w:rPr>
        <w:t>Freie Universität Berlin. https://encyclopedia.1914-1918-online.net/article/concept-of-mitteleuropa/</w:t>
      </w:r>
    </w:p>
    <w:p w14:paraId="03A0045D" w14:textId="77777777" w:rsidR="0022555E" w:rsidRPr="0022555E" w:rsidRDefault="0022555E" w:rsidP="0022555E">
      <w:pPr>
        <w:pStyle w:val="Bibliografi"/>
        <w:rPr>
          <w:sz w:val="22"/>
        </w:rPr>
      </w:pPr>
      <w:r w:rsidRPr="0022555E">
        <w:rPr>
          <w:sz w:val="22"/>
          <w:lang w:val="en-US"/>
        </w:rPr>
        <w:t xml:space="preserve">Harms, V. (2012). Living Mitteleuropa in the 1980s: A network of Hungarian and West German Intellectuals. </w:t>
      </w:r>
      <w:r w:rsidRPr="0022555E">
        <w:rPr>
          <w:i/>
          <w:iCs/>
          <w:sz w:val="22"/>
        </w:rPr>
        <w:t>European review of history = Revue européene d’histoire</w:t>
      </w:r>
      <w:r w:rsidRPr="0022555E">
        <w:rPr>
          <w:sz w:val="22"/>
        </w:rPr>
        <w:t xml:space="preserve">, </w:t>
      </w:r>
      <w:r w:rsidRPr="0022555E">
        <w:rPr>
          <w:i/>
          <w:iCs/>
          <w:sz w:val="22"/>
        </w:rPr>
        <w:t>19</w:t>
      </w:r>
      <w:r w:rsidRPr="0022555E">
        <w:rPr>
          <w:sz w:val="22"/>
        </w:rPr>
        <w:t>(5), 669–692.</w:t>
      </w:r>
    </w:p>
    <w:p w14:paraId="2CD42593" w14:textId="77777777" w:rsidR="0022555E" w:rsidRPr="0022555E" w:rsidRDefault="0022555E" w:rsidP="0022555E">
      <w:pPr>
        <w:pStyle w:val="Bibliografi"/>
        <w:rPr>
          <w:sz w:val="22"/>
        </w:rPr>
      </w:pPr>
      <w:r w:rsidRPr="0022555E">
        <w:rPr>
          <w:sz w:val="22"/>
        </w:rPr>
        <w:lastRenderedPageBreak/>
        <w:t xml:space="preserve">Lichtenstein, D. (2017). Zwischen Scheinkonsens und Identitätskrise. Konstruktionen europäischer Identität in nationalen Medienöffentlichkeiten. In G. Hentges, K. Nottbohm, &amp; H.-W. Platzer (Hrsg.), </w:t>
      </w:r>
      <w:r w:rsidRPr="0022555E">
        <w:rPr>
          <w:i/>
          <w:iCs/>
          <w:sz w:val="22"/>
        </w:rPr>
        <w:t>Europäische Identität in der Krise? Europäische Identitätsforschung und Rechtspopulismusforschung im Dialog</w:t>
      </w:r>
      <w:r w:rsidRPr="0022555E">
        <w:rPr>
          <w:sz w:val="22"/>
        </w:rPr>
        <w:t xml:space="preserve"> (S. 57–77). Springer Fachmedien.</w:t>
      </w:r>
    </w:p>
    <w:p w14:paraId="61B23E4F" w14:textId="77777777" w:rsidR="0022555E" w:rsidRPr="0022555E" w:rsidRDefault="0022555E" w:rsidP="0022555E">
      <w:pPr>
        <w:pStyle w:val="Bibliografi"/>
        <w:rPr>
          <w:sz w:val="22"/>
          <w:lang w:val="en-US"/>
        </w:rPr>
      </w:pPr>
      <w:r w:rsidRPr="0022555E">
        <w:rPr>
          <w:sz w:val="22"/>
        </w:rPr>
        <w:t xml:space="preserve">Liu, B. (2015). </w:t>
      </w:r>
      <w:r w:rsidRPr="0022555E">
        <w:rPr>
          <w:sz w:val="22"/>
          <w:lang w:val="en-US"/>
        </w:rPr>
        <w:t xml:space="preserve">The Problem of Sentiment Analysis. In </w:t>
      </w:r>
      <w:r w:rsidRPr="0022555E">
        <w:rPr>
          <w:i/>
          <w:iCs/>
          <w:sz w:val="22"/>
          <w:lang w:val="en-US"/>
        </w:rPr>
        <w:t>Sentiment Analysis: Mining Opinions, Sentiments, and Emotions</w:t>
      </w:r>
      <w:r w:rsidRPr="0022555E">
        <w:rPr>
          <w:sz w:val="22"/>
          <w:lang w:val="en-US"/>
        </w:rPr>
        <w:t xml:space="preserve"> (S. 16–46). Cambridge University Press. https://doi.org/10.1017/CBO9781139084789.003</w:t>
      </w:r>
    </w:p>
    <w:p w14:paraId="0E0D4899" w14:textId="77777777" w:rsidR="0022555E" w:rsidRPr="0022555E" w:rsidRDefault="0022555E" w:rsidP="0022555E">
      <w:pPr>
        <w:pStyle w:val="Bibliografi"/>
        <w:rPr>
          <w:sz w:val="22"/>
          <w:lang w:val="en-US"/>
        </w:rPr>
      </w:pPr>
      <w:r w:rsidRPr="0022555E">
        <w:rPr>
          <w:sz w:val="22"/>
          <w:lang w:val="en-US"/>
        </w:rPr>
        <w:t xml:space="preserve">NLP Town. (2025). </w:t>
      </w:r>
      <w:r w:rsidRPr="0022555E">
        <w:rPr>
          <w:i/>
          <w:iCs/>
          <w:sz w:val="22"/>
          <w:lang w:val="en-US"/>
        </w:rPr>
        <w:t>Nlptown/bert-base-multilingual-uncased-sentiment</w:t>
      </w:r>
      <w:r w:rsidRPr="0022555E">
        <w:rPr>
          <w:sz w:val="22"/>
          <w:lang w:val="en-US"/>
        </w:rPr>
        <w:t xml:space="preserve"> [Software]. https://huggingface.co/oliverguhr/german-sentiment-bert</w:t>
      </w:r>
    </w:p>
    <w:p w14:paraId="2EA6DEA3" w14:textId="77777777" w:rsidR="0022555E" w:rsidRPr="0022555E" w:rsidRDefault="0022555E" w:rsidP="0022555E">
      <w:pPr>
        <w:pStyle w:val="Bibliografi"/>
        <w:rPr>
          <w:sz w:val="22"/>
          <w:lang w:val="en-US"/>
        </w:rPr>
      </w:pPr>
      <w:r w:rsidRPr="0022555E">
        <w:rPr>
          <w:sz w:val="22"/>
          <w:lang w:val="en-US"/>
        </w:rPr>
        <w:t xml:space="preserve">Rupnik, J. (1990). Central Europe or Mitteleuropa? In </w:t>
      </w:r>
      <w:r w:rsidRPr="0022555E">
        <w:rPr>
          <w:i/>
          <w:iCs/>
          <w:sz w:val="22"/>
          <w:lang w:val="en-US"/>
        </w:rPr>
        <w:t>Daedalus</w:t>
      </w:r>
      <w:r w:rsidRPr="0022555E">
        <w:rPr>
          <w:sz w:val="22"/>
          <w:lang w:val="en-US"/>
        </w:rPr>
        <w:t xml:space="preserve"> (Bd. 1, S. 249–278). http://www.jstor.org/stable/20025291</w:t>
      </w:r>
    </w:p>
    <w:p w14:paraId="52B7F0E0" w14:textId="77777777" w:rsidR="0022555E" w:rsidRPr="0022555E" w:rsidRDefault="0022555E" w:rsidP="0022555E">
      <w:pPr>
        <w:pStyle w:val="Bibliografi"/>
        <w:rPr>
          <w:sz w:val="22"/>
          <w:lang w:val="en-US"/>
        </w:rPr>
      </w:pPr>
      <w:r w:rsidRPr="0022555E">
        <w:rPr>
          <w:sz w:val="22"/>
          <w:lang w:val="en-US"/>
        </w:rPr>
        <w:t xml:space="preserve">Ungless, E. L., Ross, B., &amp; Belle, V. (2023). Pitfalls With Automatic Sentiment Analysis: The Example of Queerphobic Bias. </w:t>
      </w:r>
      <w:r w:rsidRPr="0022555E">
        <w:rPr>
          <w:i/>
          <w:iCs/>
          <w:sz w:val="22"/>
          <w:lang w:val="en-US"/>
        </w:rPr>
        <w:t>Social Science Computer Review</w:t>
      </w:r>
      <w:r w:rsidRPr="0022555E">
        <w:rPr>
          <w:sz w:val="22"/>
          <w:lang w:val="en-US"/>
        </w:rPr>
        <w:t xml:space="preserve">, </w:t>
      </w:r>
      <w:r w:rsidRPr="0022555E">
        <w:rPr>
          <w:i/>
          <w:iCs/>
          <w:sz w:val="22"/>
          <w:lang w:val="en-US"/>
        </w:rPr>
        <w:t>41</w:t>
      </w:r>
      <w:r w:rsidRPr="0022555E">
        <w:rPr>
          <w:sz w:val="22"/>
          <w:lang w:val="en-US"/>
        </w:rPr>
        <w:t>(6), 2211–2229.</w:t>
      </w:r>
    </w:p>
    <w:p w14:paraId="75A09D29" w14:textId="77777777" w:rsidR="0022555E" w:rsidRPr="0022555E" w:rsidRDefault="0022555E" w:rsidP="0022555E">
      <w:pPr>
        <w:pStyle w:val="Bibliografi"/>
        <w:rPr>
          <w:sz w:val="22"/>
        </w:rPr>
      </w:pPr>
      <w:r w:rsidRPr="0022555E">
        <w:rPr>
          <w:sz w:val="22"/>
          <w:lang w:val="en-US"/>
        </w:rPr>
        <w:t xml:space="preserve">Vidmar-Horvat, K., &amp; Delanty, G. (2008). Mitteleuropa and the European Heritage. </w:t>
      </w:r>
      <w:r w:rsidRPr="0022555E">
        <w:rPr>
          <w:i/>
          <w:iCs/>
          <w:sz w:val="22"/>
        </w:rPr>
        <w:t>European journal of social theory</w:t>
      </w:r>
      <w:r w:rsidRPr="0022555E">
        <w:rPr>
          <w:sz w:val="22"/>
        </w:rPr>
        <w:t xml:space="preserve">, </w:t>
      </w:r>
      <w:r w:rsidRPr="0022555E">
        <w:rPr>
          <w:i/>
          <w:iCs/>
          <w:sz w:val="22"/>
        </w:rPr>
        <w:t>11</w:t>
      </w:r>
      <w:r w:rsidRPr="0022555E">
        <w:rPr>
          <w:sz w:val="22"/>
        </w:rPr>
        <w:t>(2), 203–218.</w:t>
      </w:r>
    </w:p>
    <w:p w14:paraId="2DBA1B4B" w14:textId="77777777" w:rsidR="0022555E" w:rsidRPr="0022555E" w:rsidRDefault="0022555E" w:rsidP="0022555E">
      <w:pPr>
        <w:pStyle w:val="Bibliografi"/>
        <w:rPr>
          <w:sz w:val="22"/>
        </w:rPr>
      </w:pPr>
      <w:r w:rsidRPr="0022555E">
        <w:rPr>
          <w:sz w:val="22"/>
        </w:rPr>
        <w:t xml:space="preserve">Virchow, F. (2017). Europa als Projektionsfläche, Handlungsraum und Konfliktfeld. Die extreme Rechte als europäische Akteurin? In G. Hentges, K. Nottbohm, &amp; H.-W. Platzer (Hrsg.), </w:t>
      </w:r>
      <w:r w:rsidRPr="0022555E">
        <w:rPr>
          <w:i/>
          <w:iCs/>
          <w:sz w:val="22"/>
        </w:rPr>
        <w:t>Europäische Identität in der Krise? Europäische Identitätsforschung und Rechtspopulismusforschung im Dialog</w:t>
      </w:r>
      <w:r w:rsidRPr="0022555E">
        <w:rPr>
          <w:sz w:val="22"/>
        </w:rPr>
        <w:t xml:space="preserve"> (S. 149–165). Springer Fachmedien.</w:t>
      </w:r>
    </w:p>
    <w:p w14:paraId="1F57A964" w14:textId="24CDA371" w:rsidR="00B51317" w:rsidRPr="00053C70" w:rsidRDefault="00E559E3" w:rsidP="00431841">
      <w:pPr>
        <w:rPr>
          <w:sz w:val="22"/>
          <w:szCs w:val="22"/>
        </w:rPr>
      </w:pPr>
      <w:r w:rsidRPr="00053C70">
        <w:rPr>
          <w:sz w:val="22"/>
          <w:szCs w:val="22"/>
        </w:rPr>
        <w:fldChar w:fldCharType="end"/>
      </w:r>
    </w:p>
    <w:sectPr w:rsidR="00B51317" w:rsidRPr="00053C70">
      <w:footerReference w:type="default" r:id="rId9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698B062" w14:textId="77777777" w:rsidR="006E7CFD" w:rsidRDefault="006E7CFD" w:rsidP="000E678B">
      <w:pPr>
        <w:spacing w:after="0" w:line="240" w:lineRule="auto"/>
      </w:pPr>
      <w:r>
        <w:separator/>
      </w:r>
    </w:p>
    <w:p w14:paraId="0AB37B2B" w14:textId="77777777" w:rsidR="006E7CFD" w:rsidRDefault="006E7CFD"/>
  </w:endnote>
  <w:endnote w:type="continuationSeparator" w:id="0">
    <w:p w14:paraId="7609D714" w14:textId="77777777" w:rsidR="006E7CFD" w:rsidRDefault="006E7CFD" w:rsidP="000E678B">
      <w:pPr>
        <w:spacing w:after="0" w:line="240" w:lineRule="auto"/>
      </w:pPr>
      <w:r>
        <w:continuationSeparator/>
      </w:r>
    </w:p>
    <w:p w14:paraId="728D1778" w14:textId="77777777" w:rsidR="006E7CFD" w:rsidRDefault="006E7CF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LM Roman 12">
    <w:panose1 w:val="00000500000000000000"/>
    <w:charset w:val="00"/>
    <w:family w:val="modern"/>
    <w:notTrueType/>
    <w:pitch w:val="variable"/>
    <w:sig w:usb0="20000007" w:usb1="00000000" w:usb2="00000000" w:usb3="00000000" w:csb0="00000193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297215050"/>
      <w:docPartObj>
        <w:docPartGallery w:val="Page Numbers (Bottom of Page)"/>
        <w:docPartUnique/>
      </w:docPartObj>
    </w:sdtPr>
    <w:sdtContent>
      <w:p w14:paraId="272D47B6" w14:textId="7795C5F9" w:rsidR="000E678B" w:rsidRDefault="000E678B">
        <w:pPr>
          <w:pStyle w:val="Sidefod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a-DK"/>
          </w:rPr>
          <w:t>2</w:t>
        </w:r>
        <w:r>
          <w:fldChar w:fldCharType="end"/>
        </w:r>
        <w:r w:rsidR="0036562C">
          <w:t xml:space="preserve"> </w:t>
        </w:r>
      </w:p>
    </w:sdtContent>
  </w:sdt>
  <w:p w14:paraId="6A5505D3" w14:textId="77777777" w:rsidR="000E678B" w:rsidRDefault="000E678B">
    <w:pPr>
      <w:pStyle w:val="Sidefod"/>
    </w:pPr>
  </w:p>
  <w:p w14:paraId="7A5D8C6E" w14:textId="77777777" w:rsidR="00CA2A87" w:rsidRDefault="00CA2A87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45C6674" w14:textId="77777777" w:rsidR="006E7CFD" w:rsidRDefault="006E7CFD" w:rsidP="000E678B">
      <w:pPr>
        <w:spacing w:after="0" w:line="240" w:lineRule="auto"/>
      </w:pPr>
      <w:r>
        <w:separator/>
      </w:r>
    </w:p>
    <w:p w14:paraId="27D346AF" w14:textId="77777777" w:rsidR="006E7CFD" w:rsidRDefault="006E7CFD"/>
  </w:footnote>
  <w:footnote w:type="continuationSeparator" w:id="0">
    <w:p w14:paraId="3D82BEC2" w14:textId="77777777" w:rsidR="006E7CFD" w:rsidRDefault="006E7CFD" w:rsidP="000E678B">
      <w:pPr>
        <w:spacing w:after="0" w:line="240" w:lineRule="auto"/>
      </w:pPr>
      <w:r>
        <w:continuationSeparator/>
      </w:r>
    </w:p>
    <w:p w14:paraId="5BDCFCA8" w14:textId="77777777" w:rsidR="006E7CFD" w:rsidRDefault="006E7CF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86E017F"/>
    <w:multiLevelType w:val="hybridMultilevel"/>
    <w:tmpl w:val="0AEC5990"/>
    <w:lvl w:ilvl="0" w:tplc="999C9554">
      <w:numFmt w:val="bullet"/>
      <w:lvlText w:val="-"/>
      <w:lvlJc w:val="left"/>
      <w:pPr>
        <w:ind w:left="720" w:hanging="360"/>
      </w:pPr>
      <w:rPr>
        <w:rFonts w:ascii="LM Roman 12" w:eastAsiaTheme="minorHAnsi" w:hAnsi="LM Roman 12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6AB60CB"/>
    <w:multiLevelType w:val="hybridMultilevel"/>
    <w:tmpl w:val="3CE47C14"/>
    <w:lvl w:ilvl="0" w:tplc="999C9554">
      <w:numFmt w:val="bullet"/>
      <w:lvlText w:val="-"/>
      <w:lvlJc w:val="left"/>
      <w:pPr>
        <w:ind w:left="720" w:hanging="360"/>
      </w:pPr>
      <w:rPr>
        <w:rFonts w:ascii="LM Roman 12" w:eastAsiaTheme="minorHAnsi" w:hAnsi="LM Roman 12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57D3DC1"/>
    <w:multiLevelType w:val="hybridMultilevel"/>
    <w:tmpl w:val="BDD66F74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5910BBA"/>
    <w:multiLevelType w:val="hybridMultilevel"/>
    <w:tmpl w:val="B3762B9C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9772378"/>
    <w:multiLevelType w:val="hybridMultilevel"/>
    <w:tmpl w:val="C214070E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79573327">
    <w:abstractNumId w:val="4"/>
  </w:num>
  <w:num w:numId="2" w16cid:durableId="1240363714">
    <w:abstractNumId w:val="3"/>
  </w:num>
  <w:num w:numId="3" w16cid:durableId="119997569">
    <w:abstractNumId w:val="2"/>
  </w:num>
  <w:num w:numId="4" w16cid:durableId="305553903">
    <w:abstractNumId w:val="1"/>
  </w:num>
  <w:num w:numId="5" w16cid:durableId="2560618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D4840"/>
    <w:rsid w:val="000012ED"/>
    <w:rsid w:val="000139F5"/>
    <w:rsid w:val="00015F81"/>
    <w:rsid w:val="00025ABB"/>
    <w:rsid w:val="00046AF4"/>
    <w:rsid w:val="00053C70"/>
    <w:rsid w:val="0006656C"/>
    <w:rsid w:val="00067E1D"/>
    <w:rsid w:val="00085046"/>
    <w:rsid w:val="000865FB"/>
    <w:rsid w:val="00090DC7"/>
    <w:rsid w:val="0009126F"/>
    <w:rsid w:val="00093F96"/>
    <w:rsid w:val="00094E52"/>
    <w:rsid w:val="0009627F"/>
    <w:rsid w:val="000A07FF"/>
    <w:rsid w:val="000A5585"/>
    <w:rsid w:val="000B0A59"/>
    <w:rsid w:val="000B589E"/>
    <w:rsid w:val="000C40E0"/>
    <w:rsid w:val="000D4F3C"/>
    <w:rsid w:val="000E44EB"/>
    <w:rsid w:val="000E4917"/>
    <w:rsid w:val="000E678B"/>
    <w:rsid w:val="000E740C"/>
    <w:rsid w:val="00100564"/>
    <w:rsid w:val="00107FA6"/>
    <w:rsid w:val="00112725"/>
    <w:rsid w:val="00120FD0"/>
    <w:rsid w:val="00124935"/>
    <w:rsid w:val="00130648"/>
    <w:rsid w:val="00133253"/>
    <w:rsid w:val="00136256"/>
    <w:rsid w:val="00140CE6"/>
    <w:rsid w:val="0015154B"/>
    <w:rsid w:val="00166D4E"/>
    <w:rsid w:val="001673C1"/>
    <w:rsid w:val="00167D4A"/>
    <w:rsid w:val="0017150C"/>
    <w:rsid w:val="0018523B"/>
    <w:rsid w:val="0018538D"/>
    <w:rsid w:val="00186814"/>
    <w:rsid w:val="001939E0"/>
    <w:rsid w:val="001A4E44"/>
    <w:rsid w:val="001C1B1B"/>
    <w:rsid w:val="001C7BC6"/>
    <w:rsid w:val="001D5D69"/>
    <w:rsid w:val="001F4E87"/>
    <w:rsid w:val="002024C8"/>
    <w:rsid w:val="002130F0"/>
    <w:rsid w:val="0022555E"/>
    <w:rsid w:val="00226415"/>
    <w:rsid w:val="00231905"/>
    <w:rsid w:val="00245DDA"/>
    <w:rsid w:val="00252480"/>
    <w:rsid w:val="00260E04"/>
    <w:rsid w:val="002703BB"/>
    <w:rsid w:val="00272F98"/>
    <w:rsid w:val="0027560A"/>
    <w:rsid w:val="0027794A"/>
    <w:rsid w:val="0029545B"/>
    <w:rsid w:val="002A6962"/>
    <w:rsid w:val="002A71F6"/>
    <w:rsid w:val="002C0FB8"/>
    <w:rsid w:val="002E0FB3"/>
    <w:rsid w:val="002E395D"/>
    <w:rsid w:val="002E79EC"/>
    <w:rsid w:val="002E7CBE"/>
    <w:rsid w:val="00302148"/>
    <w:rsid w:val="00303A4E"/>
    <w:rsid w:val="00307D17"/>
    <w:rsid w:val="003102DE"/>
    <w:rsid w:val="00331B94"/>
    <w:rsid w:val="00333B2B"/>
    <w:rsid w:val="00352C44"/>
    <w:rsid w:val="00362945"/>
    <w:rsid w:val="0036562C"/>
    <w:rsid w:val="00366D65"/>
    <w:rsid w:val="00376942"/>
    <w:rsid w:val="00377C8E"/>
    <w:rsid w:val="00392A08"/>
    <w:rsid w:val="003A1C7E"/>
    <w:rsid w:val="003B3A6C"/>
    <w:rsid w:val="003C4BC1"/>
    <w:rsid w:val="003D1852"/>
    <w:rsid w:val="003D2459"/>
    <w:rsid w:val="003D3FF6"/>
    <w:rsid w:val="003D4240"/>
    <w:rsid w:val="003E266A"/>
    <w:rsid w:val="003E4CF5"/>
    <w:rsid w:val="003F27B3"/>
    <w:rsid w:val="003F5E26"/>
    <w:rsid w:val="00402436"/>
    <w:rsid w:val="00413180"/>
    <w:rsid w:val="00420F4B"/>
    <w:rsid w:val="00424A7F"/>
    <w:rsid w:val="004307A2"/>
    <w:rsid w:val="00431841"/>
    <w:rsid w:val="00434E6E"/>
    <w:rsid w:val="00447720"/>
    <w:rsid w:val="00462B22"/>
    <w:rsid w:val="00464950"/>
    <w:rsid w:val="00483F0C"/>
    <w:rsid w:val="00484B40"/>
    <w:rsid w:val="0049061B"/>
    <w:rsid w:val="004A4849"/>
    <w:rsid w:val="004C04BC"/>
    <w:rsid w:val="004C0F75"/>
    <w:rsid w:val="004C3052"/>
    <w:rsid w:val="004C77E8"/>
    <w:rsid w:val="004D2673"/>
    <w:rsid w:val="004E5B70"/>
    <w:rsid w:val="004E607C"/>
    <w:rsid w:val="004E7402"/>
    <w:rsid w:val="004E7AD2"/>
    <w:rsid w:val="004F062C"/>
    <w:rsid w:val="00501044"/>
    <w:rsid w:val="00501489"/>
    <w:rsid w:val="00502557"/>
    <w:rsid w:val="005059AC"/>
    <w:rsid w:val="0052539F"/>
    <w:rsid w:val="00525461"/>
    <w:rsid w:val="0052592F"/>
    <w:rsid w:val="0052616A"/>
    <w:rsid w:val="0053439C"/>
    <w:rsid w:val="00541203"/>
    <w:rsid w:val="00542518"/>
    <w:rsid w:val="00547AA7"/>
    <w:rsid w:val="00551AB2"/>
    <w:rsid w:val="00557001"/>
    <w:rsid w:val="00560670"/>
    <w:rsid w:val="00560DBA"/>
    <w:rsid w:val="00562640"/>
    <w:rsid w:val="005676B3"/>
    <w:rsid w:val="00571575"/>
    <w:rsid w:val="00571DB7"/>
    <w:rsid w:val="0058506F"/>
    <w:rsid w:val="00590A85"/>
    <w:rsid w:val="005B17FB"/>
    <w:rsid w:val="005B20E5"/>
    <w:rsid w:val="005C516D"/>
    <w:rsid w:val="005C5C4B"/>
    <w:rsid w:val="005D291F"/>
    <w:rsid w:val="005E012E"/>
    <w:rsid w:val="005E0FD2"/>
    <w:rsid w:val="00604B2B"/>
    <w:rsid w:val="006231E0"/>
    <w:rsid w:val="00635AB7"/>
    <w:rsid w:val="00642F27"/>
    <w:rsid w:val="006506AA"/>
    <w:rsid w:val="006609CC"/>
    <w:rsid w:val="00660F6E"/>
    <w:rsid w:val="00667F42"/>
    <w:rsid w:val="006724DE"/>
    <w:rsid w:val="006730DE"/>
    <w:rsid w:val="0067380C"/>
    <w:rsid w:val="0067677F"/>
    <w:rsid w:val="00693759"/>
    <w:rsid w:val="006C4FF8"/>
    <w:rsid w:val="006E0E16"/>
    <w:rsid w:val="006E5500"/>
    <w:rsid w:val="006E63AF"/>
    <w:rsid w:val="006E7CFD"/>
    <w:rsid w:val="006E7FE8"/>
    <w:rsid w:val="006F7A72"/>
    <w:rsid w:val="00702E99"/>
    <w:rsid w:val="00706177"/>
    <w:rsid w:val="00740D1B"/>
    <w:rsid w:val="00746834"/>
    <w:rsid w:val="00751008"/>
    <w:rsid w:val="00753BF8"/>
    <w:rsid w:val="007541DB"/>
    <w:rsid w:val="00764405"/>
    <w:rsid w:val="00784C70"/>
    <w:rsid w:val="0079020A"/>
    <w:rsid w:val="00791E25"/>
    <w:rsid w:val="00794C02"/>
    <w:rsid w:val="007A2E81"/>
    <w:rsid w:val="007B20D6"/>
    <w:rsid w:val="007B21B5"/>
    <w:rsid w:val="007C5E87"/>
    <w:rsid w:val="007E2153"/>
    <w:rsid w:val="007E2774"/>
    <w:rsid w:val="007E4C5D"/>
    <w:rsid w:val="007F65FA"/>
    <w:rsid w:val="007F6AC7"/>
    <w:rsid w:val="008043E0"/>
    <w:rsid w:val="008109CF"/>
    <w:rsid w:val="00823F8C"/>
    <w:rsid w:val="0083561D"/>
    <w:rsid w:val="00836F15"/>
    <w:rsid w:val="0084492D"/>
    <w:rsid w:val="00853E25"/>
    <w:rsid w:val="008575CD"/>
    <w:rsid w:val="008716C3"/>
    <w:rsid w:val="008748DF"/>
    <w:rsid w:val="00896972"/>
    <w:rsid w:val="00896B90"/>
    <w:rsid w:val="008B3740"/>
    <w:rsid w:val="008D4840"/>
    <w:rsid w:val="008E4FC8"/>
    <w:rsid w:val="008E5833"/>
    <w:rsid w:val="008E5B6E"/>
    <w:rsid w:val="008F7AC6"/>
    <w:rsid w:val="008F7EC9"/>
    <w:rsid w:val="00912081"/>
    <w:rsid w:val="00912F5E"/>
    <w:rsid w:val="00913864"/>
    <w:rsid w:val="00927BB7"/>
    <w:rsid w:val="00940F3C"/>
    <w:rsid w:val="0094544F"/>
    <w:rsid w:val="00970900"/>
    <w:rsid w:val="00981AA2"/>
    <w:rsid w:val="00992DBF"/>
    <w:rsid w:val="009A4076"/>
    <w:rsid w:val="009B0DF6"/>
    <w:rsid w:val="009B6CEF"/>
    <w:rsid w:val="009D3BDF"/>
    <w:rsid w:val="00A03B3A"/>
    <w:rsid w:val="00A1418C"/>
    <w:rsid w:val="00A17CF5"/>
    <w:rsid w:val="00A20B31"/>
    <w:rsid w:val="00A25BB9"/>
    <w:rsid w:val="00A31F4E"/>
    <w:rsid w:val="00A31F56"/>
    <w:rsid w:val="00A375F2"/>
    <w:rsid w:val="00A75870"/>
    <w:rsid w:val="00A828C3"/>
    <w:rsid w:val="00A84069"/>
    <w:rsid w:val="00A84C10"/>
    <w:rsid w:val="00AB373B"/>
    <w:rsid w:val="00AB7429"/>
    <w:rsid w:val="00AC5392"/>
    <w:rsid w:val="00AC6E34"/>
    <w:rsid w:val="00AD519E"/>
    <w:rsid w:val="00AE3187"/>
    <w:rsid w:val="00AE3C59"/>
    <w:rsid w:val="00AF3484"/>
    <w:rsid w:val="00AF4699"/>
    <w:rsid w:val="00B02456"/>
    <w:rsid w:val="00B0555C"/>
    <w:rsid w:val="00B14B36"/>
    <w:rsid w:val="00B31664"/>
    <w:rsid w:val="00B33D85"/>
    <w:rsid w:val="00B33DFF"/>
    <w:rsid w:val="00B353CD"/>
    <w:rsid w:val="00B3714B"/>
    <w:rsid w:val="00B51317"/>
    <w:rsid w:val="00B549B0"/>
    <w:rsid w:val="00B8260C"/>
    <w:rsid w:val="00B83D7E"/>
    <w:rsid w:val="00B873D6"/>
    <w:rsid w:val="00B87E4C"/>
    <w:rsid w:val="00BA7289"/>
    <w:rsid w:val="00BB7EDE"/>
    <w:rsid w:val="00BC1C48"/>
    <w:rsid w:val="00BD598C"/>
    <w:rsid w:val="00BD71B1"/>
    <w:rsid w:val="00BD7CEA"/>
    <w:rsid w:val="00BF7CDE"/>
    <w:rsid w:val="00C155AA"/>
    <w:rsid w:val="00C174B1"/>
    <w:rsid w:val="00C2147F"/>
    <w:rsid w:val="00C30950"/>
    <w:rsid w:val="00C3443C"/>
    <w:rsid w:val="00C42B90"/>
    <w:rsid w:val="00C46C1D"/>
    <w:rsid w:val="00C65357"/>
    <w:rsid w:val="00C74E74"/>
    <w:rsid w:val="00C752F3"/>
    <w:rsid w:val="00C76D26"/>
    <w:rsid w:val="00C93517"/>
    <w:rsid w:val="00C9645A"/>
    <w:rsid w:val="00CA2A87"/>
    <w:rsid w:val="00CA54FD"/>
    <w:rsid w:val="00CA6F91"/>
    <w:rsid w:val="00CB1CAC"/>
    <w:rsid w:val="00CB2B85"/>
    <w:rsid w:val="00CB5774"/>
    <w:rsid w:val="00CC0741"/>
    <w:rsid w:val="00CD08DD"/>
    <w:rsid w:val="00CE5F6F"/>
    <w:rsid w:val="00CF1592"/>
    <w:rsid w:val="00CF5B48"/>
    <w:rsid w:val="00D07C35"/>
    <w:rsid w:val="00D14A6D"/>
    <w:rsid w:val="00D20362"/>
    <w:rsid w:val="00D26624"/>
    <w:rsid w:val="00D32E5F"/>
    <w:rsid w:val="00D365CF"/>
    <w:rsid w:val="00D40CCF"/>
    <w:rsid w:val="00D42526"/>
    <w:rsid w:val="00D43F1E"/>
    <w:rsid w:val="00D47187"/>
    <w:rsid w:val="00D54271"/>
    <w:rsid w:val="00D57D0F"/>
    <w:rsid w:val="00D81264"/>
    <w:rsid w:val="00D91888"/>
    <w:rsid w:val="00DB406B"/>
    <w:rsid w:val="00DC0FDD"/>
    <w:rsid w:val="00DD0C43"/>
    <w:rsid w:val="00DD3777"/>
    <w:rsid w:val="00DD3CE3"/>
    <w:rsid w:val="00DD75BB"/>
    <w:rsid w:val="00DE08E3"/>
    <w:rsid w:val="00E00C62"/>
    <w:rsid w:val="00E21011"/>
    <w:rsid w:val="00E22435"/>
    <w:rsid w:val="00E23AA9"/>
    <w:rsid w:val="00E31313"/>
    <w:rsid w:val="00E54CBD"/>
    <w:rsid w:val="00E559E3"/>
    <w:rsid w:val="00E63E89"/>
    <w:rsid w:val="00E64C68"/>
    <w:rsid w:val="00E670A9"/>
    <w:rsid w:val="00E72DD4"/>
    <w:rsid w:val="00E73557"/>
    <w:rsid w:val="00E77664"/>
    <w:rsid w:val="00E878B0"/>
    <w:rsid w:val="00EB3217"/>
    <w:rsid w:val="00EC1701"/>
    <w:rsid w:val="00ED189B"/>
    <w:rsid w:val="00EE025A"/>
    <w:rsid w:val="00EE188A"/>
    <w:rsid w:val="00EE339B"/>
    <w:rsid w:val="00EE4D7C"/>
    <w:rsid w:val="00EF48A6"/>
    <w:rsid w:val="00EF75E8"/>
    <w:rsid w:val="00EF792F"/>
    <w:rsid w:val="00F00FD5"/>
    <w:rsid w:val="00F076F6"/>
    <w:rsid w:val="00F13100"/>
    <w:rsid w:val="00F16897"/>
    <w:rsid w:val="00F20CED"/>
    <w:rsid w:val="00F32056"/>
    <w:rsid w:val="00F33F01"/>
    <w:rsid w:val="00F52472"/>
    <w:rsid w:val="00F70BEB"/>
    <w:rsid w:val="00F72766"/>
    <w:rsid w:val="00F737CA"/>
    <w:rsid w:val="00F82BAA"/>
    <w:rsid w:val="00F84BD6"/>
    <w:rsid w:val="00F9486A"/>
    <w:rsid w:val="00FB6359"/>
    <w:rsid w:val="00FC0835"/>
    <w:rsid w:val="00FD2113"/>
    <w:rsid w:val="00FD3A27"/>
    <w:rsid w:val="00FE7385"/>
    <w:rsid w:val="00FF4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092284E"/>
  <w15:chartTrackingRefBased/>
  <w15:docId w15:val="{5F723AEA-FB02-420E-9B1E-8F150C408E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a-DK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678B"/>
    <w:rPr>
      <w:rFonts w:ascii="LM Roman 12" w:hAnsi="LM Roman 12"/>
      <w:lang w:val="de-DE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8D4840"/>
    <w:pPr>
      <w:keepNext/>
      <w:keepLines/>
      <w:spacing w:before="360" w:after="80"/>
      <w:outlineLvl w:val="0"/>
    </w:pPr>
    <w:rPr>
      <w:rFonts w:eastAsiaTheme="majorEastAsia" w:cstheme="majorBidi"/>
      <w:color w:val="000000" w:themeColor="text1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642F27"/>
    <w:pPr>
      <w:keepNext/>
      <w:keepLines/>
      <w:spacing w:before="160" w:after="80"/>
      <w:outlineLvl w:val="1"/>
    </w:pPr>
    <w:rPr>
      <w:rFonts w:eastAsiaTheme="majorEastAsia" w:cstheme="majorBidi"/>
      <w:color w:val="000000" w:themeColor="text1"/>
      <w:sz w:val="28"/>
      <w:szCs w:val="28"/>
    </w:rPr>
  </w:style>
  <w:style w:type="paragraph" w:styleId="Overskrift3">
    <w:name w:val="heading 3"/>
    <w:basedOn w:val="Normal"/>
    <w:next w:val="Normal"/>
    <w:link w:val="Overskrift3Tegn"/>
    <w:uiPriority w:val="9"/>
    <w:semiHidden/>
    <w:unhideWhenUsed/>
    <w:qFormat/>
    <w:rsid w:val="008D484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Overskrift4">
    <w:name w:val="heading 4"/>
    <w:basedOn w:val="Normal"/>
    <w:next w:val="Normal"/>
    <w:link w:val="Overskrift4Tegn"/>
    <w:uiPriority w:val="9"/>
    <w:semiHidden/>
    <w:unhideWhenUsed/>
    <w:qFormat/>
    <w:rsid w:val="008D484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8D484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8D484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8D484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8D484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8D484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8D4840"/>
    <w:rPr>
      <w:rFonts w:ascii="LM Roman 12" w:eastAsiaTheme="majorEastAsia" w:hAnsi="LM Roman 12" w:cstheme="majorBidi"/>
      <w:color w:val="000000" w:themeColor="text1"/>
      <w:sz w:val="32"/>
      <w:szCs w:val="32"/>
      <w:lang w:val="de-DE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642F27"/>
    <w:rPr>
      <w:rFonts w:ascii="LM Roman 12" w:eastAsiaTheme="majorEastAsia" w:hAnsi="LM Roman 12" w:cstheme="majorBidi"/>
      <w:color w:val="000000" w:themeColor="text1"/>
      <w:sz w:val="28"/>
      <w:szCs w:val="28"/>
      <w:lang w:val="de-DE"/>
    </w:rPr>
  </w:style>
  <w:style w:type="character" w:customStyle="1" w:styleId="Overskrift3Tegn">
    <w:name w:val="Overskrift 3 Tegn"/>
    <w:basedOn w:val="Standardskrifttypeiafsnit"/>
    <w:link w:val="Overskrift3"/>
    <w:uiPriority w:val="9"/>
    <w:semiHidden/>
    <w:rsid w:val="008D484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Overskrift4Tegn">
    <w:name w:val="Overskrift 4 Tegn"/>
    <w:basedOn w:val="Standardskrifttypeiafsnit"/>
    <w:link w:val="Overskrift4"/>
    <w:uiPriority w:val="9"/>
    <w:semiHidden/>
    <w:rsid w:val="008D4840"/>
    <w:rPr>
      <w:rFonts w:eastAsiaTheme="majorEastAsia" w:cstheme="majorBidi"/>
      <w:i/>
      <w:iCs/>
      <w:color w:val="0F4761" w:themeColor="accent1" w:themeShade="BF"/>
    </w:rPr>
  </w:style>
  <w:style w:type="character" w:customStyle="1" w:styleId="Overskrift5Tegn">
    <w:name w:val="Overskrift 5 Tegn"/>
    <w:basedOn w:val="Standardskrifttypeiafsnit"/>
    <w:link w:val="Overskrift5"/>
    <w:uiPriority w:val="9"/>
    <w:semiHidden/>
    <w:rsid w:val="008D4840"/>
    <w:rPr>
      <w:rFonts w:eastAsiaTheme="majorEastAsia" w:cstheme="majorBidi"/>
      <w:color w:val="0F4761" w:themeColor="accent1" w:themeShade="BF"/>
    </w:rPr>
  </w:style>
  <w:style w:type="character" w:customStyle="1" w:styleId="Overskrift6Tegn">
    <w:name w:val="Overskrift 6 Tegn"/>
    <w:basedOn w:val="Standardskrifttypeiafsnit"/>
    <w:link w:val="Overskrift6"/>
    <w:uiPriority w:val="9"/>
    <w:semiHidden/>
    <w:rsid w:val="008D4840"/>
    <w:rPr>
      <w:rFonts w:eastAsiaTheme="majorEastAsia" w:cstheme="majorBidi"/>
      <w:i/>
      <w:iCs/>
      <w:color w:val="595959" w:themeColor="text1" w:themeTint="A6"/>
    </w:rPr>
  </w:style>
  <w:style w:type="character" w:customStyle="1" w:styleId="Overskrift7Tegn">
    <w:name w:val="Overskrift 7 Tegn"/>
    <w:basedOn w:val="Standardskrifttypeiafsnit"/>
    <w:link w:val="Overskrift7"/>
    <w:uiPriority w:val="9"/>
    <w:semiHidden/>
    <w:rsid w:val="008D4840"/>
    <w:rPr>
      <w:rFonts w:eastAsiaTheme="majorEastAsia" w:cstheme="majorBidi"/>
      <w:color w:val="595959" w:themeColor="text1" w:themeTint="A6"/>
    </w:rPr>
  </w:style>
  <w:style w:type="character" w:customStyle="1" w:styleId="Overskrift8Tegn">
    <w:name w:val="Overskrift 8 Tegn"/>
    <w:basedOn w:val="Standardskrifttypeiafsnit"/>
    <w:link w:val="Overskrift8"/>
    <w:uiPriority w:val="9"/>
    <w:semiHidden/>
    <w:rsid w:val="008D4840"/>
    <w:rPr>
      <w:rFonts w:eastAsiaTheme="majorEastAsia" w:cstheme="majorBidi"/>
      <w:i/>
      <w:iCs/>
      <w:color w:val="272727" w:themeColor="text1" w:themeTint="D8"/>
    </w:rPr>
  </w:style>
  <w:style w:type="character" w:customStyle="1" w:styleId="Overskrift9Tegn">
    <w:name w:val="Overskrift 9 Tegn"/>
    <w:basedOn w:val="Standardskrifttypeiafsnit"/>
    <w:link w:val="Overskrift9"/>
    <w:uiPriority w:val="9"/>
    <w:semiHidden/>
    <w:rsid w:val="008D4840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Normal"/>
    <w:next w:val="Normal"/>
    <w:link w:val="TitelTegn"/>
    <w:uiPriority w:val="10"/>
    <w:qFormat/>
    <w:rsid w:val="008D484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Tegn">
    <w:name w:val="Titel Tegn"/>
    <w:basedOn w:val="Standardskrifttypeiafsnit"/>
    <w:link w:val="Titel"/>
    <w:uiPriority w:val="10"/>
    <w:rsid w:val="008D484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dertitel">
    <w:name w:val="Subtitle"/>
    <w:basedOn w:val="Normal"/>
    <w:next w:val="Normal"/>
    <w:link w:val="UndertitelTegn"/>
    <w:uiPriority w:val="11"/>
    <w:qFormat/>
    <w:rsid w:val="008D484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dertitelTegn">
    <w:name w:val="Undertitel Tegn"/>
    <w:basedOn w:val="Standardskrifttypeiafsnit"/>
    <w:link w:val="Undertitel"/>
    <w:uiPriority w:val="11"/>
    <w:rsid w:val="008D484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t">
    <w:name w:val="Quote"/>
    <w:basedOn w:val="Normal"/>
    <w:next w:val="Normal"/>
    <w:link w:val="CitatTegn"/>
    <w:uiPriority w:val="29"/>
    <w:qFormat/>
    <w:rsid w:val="008D484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tTegn">
    <w:name w:val="Citat Tegn"/>
    <w:basedOn w:val="Standardskrifttypeiafsnit"/>
    <w:link w:val="Citat"/>
    <w:uiPriority w:val="29"/>
    <w:rsid w:val="008D4840"/>
    <w:rPr>
      <w:i/>
      <w:iCs/>
      <w:color w:val="404040" w:themeColor="text1" w:themeTint="BF"/>
    </w:rPr>
  </w:style>
  <w:style w:type="paragraph" w:styleId="Listeafsnit">
    <w:name w:val="List Paragraph"/>
    <w:basedOn w:val="Normal"/>
    <w:uiPriority w:val="34"/>
    <w:qFormat/>
    <w:rsid w:val="008D4840"/>
    <w:pPr>
      <w:ind w:left="720"/>
      <w:contextualSpacing/>
    </w:pPr>
  </w:style>
  <w:style w:type="character" w:styleId="Kraftigfremhvning">
    <w:name w:val="Intense Emphasis"/>
    <w:basedOn w:val="Standardskrifttypeiafsnit"/>
    <w:uiPriority w:val="21"/>
    <w:qFormat/>
    <w:rsid w:val="008D4840"/>
    <w:rPr>
      <w:i/>
      <w:iCs/>
      <w:color w:val="0F4761" w:themeColor="accent1" w:themeShade="BF"/>
    </w:rPr>
  </w:style>
  <w:style w:type="paragraph" w:styleId="Strktcitat">
    <w:name w:val="Intense Quote"/>
    <w:basedOn w:val="Normal"/>
    <w:next w:val="Normal"/>
    <w:link w:val="StrktcitatTegn"/>
    <w:uiPriority w:val="30"/>
    <w:qFormat/>
    <w:rsid w:val="008D484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StrktcitatTegn">
    <w:name w:val="Stærkt citat Tegn"/>
    <w:basedOn w:val="Standardskrifttypeiafsnit"/>
    <w:link w:val="Strktcitat"/>
    <w:uiPriority w:val="30"/>
    <w:rsid w:val="008D4840"/>
    <w:rPr>
      <w:i/>
      <w:iCs/>
      <w:color w:val="0F4761" w:themeColor="accent1" w:themeShade="BF"/>
    </w:rPr>
  </w:style>
  <w:style w:type="character" w:styleId="Kraftighenvisning">
    <w:name w:val="Intense Reference"/>
    <w:basedOn w:val="Standardskrifttypeiafsnit"/>
    <w:uiPriority w:val="32"/>
    <w:qFormat/>
    <w:rsid w:val="008D4840"/>
    <w:rPr>
      <w:b/>
      <w:bCs/>
      <w:smallCaps/>
      <w:color w:val="0F4761" w:themeColor="accent1" w:themeShade="BF"/>
      <w:spacing w:val="5"/>
    </w:rPr>
  </w:style>
  <w:style w:type="paragraph" w:styleId="Sidehoved">
    <w:name w:val="header"/>
    <w:basedOn w:val="Normal"/>
    <w:link w:val="SidehovedTegn"/>
    <w:uiPriority w:val="99"/>
    <w:unhideWhenUsed/>
    <w:rsid w:val="000E678B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0E678B"/>
    <w:rPr>
      <w:rFonts w:ascii="LM Roman 12" w:hAnsi="LM Roman 12"/>
      <w:lang w:val="de-DE"/>
    </w:rPr>
  </w:style>
  <w:style w:type="paragraph" w:styleId="Sidefod">
    <w:name w:val="footer"/>
    <w:basedOn w:val="Normal"/>
    <w:link w:val="SidefodTegn"/>
    <w:uiPriority w:val="99"/>
    <w:unhideWhenUsed/>
    <w:rsid w:val="000E678B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0E678B"/>
    <w:rPr>
      <w:rFonts w:ascii="LM Roman 12" w:hAnsi="LM Roman 12"/>
      <w:lang w:val="de-DE"/>
    </w:rPr>
  </w:style>
  <w:style w:type="paragraph" w:styleId="Bibliografi">
    <w:name w:val="Bibliography"/>
    <w:basedOn w:val="Normal"/>
    <w:next w:val="Normal"/>
    <w:uiPriority w:val="37"/>
    <w:unhideWhenUsed/>
    <w:rsid w:val="00E559E3"/>
    <w:pPr>
      <w:spacing w:after="0" w:line="480" w:lineRule="auto"/>
      <w:ind w:left="720" w:hanging="720"/>
    </w:pPr>
  </w:style>
  <w:style w:type="paragraph" w:styleId="Fodnotetekst">
    <w:name w:val="footnote text"/>
    <w:basedOn w:val="Normal"/>
    <w:link w:val="FodnotetekstTegn"/>
    <w:uiPriority w:val="99"/>
    <w:semiHidden/>
    <w:unhideWhenUsed/>
    <w:rsid w:val="00E54CBD"/>
    <w:pPr>
      <w:spacing w:after="0" w:line="240" w:lineRule="auto"/>
    </w:pPr>
    <w:rPr>
      <w:sz w:val="20"/>
      <w:szCs w:val="20"/>
    </w:rPr>
  </w:style>
  <w:style w:type="character" w:customStyle="1" w:styleId="FodnotetekstTegn">
    <w:name w:val="Fodnotetekst Tegn"/>
    <w:basedOn w:val="Standardskrifttypeiafsnit"/>
    <w:link w:val="Fodnotetekst"/>
    <w:uiPriority w:val="99"/>
    <w:semiHidden/>
    <w:rsid w:val="00E54CBD"/>
    <w:rPr>
      <w:rFonts w:ascii="LM Roman 12" w:hAnsi="LM Roman 12"/>
      <w:sz w:val="20"/>
      <w:szCs w:val="20"/>
      <w:lang w:val="de-DE"/>
    </w:rPr>
  </w:style>
  <w:style w:type="character" w:styleId="Fodnotehenvisning">
    <w:name w:val="footnote reference"/>
    <w:basedOn w:val="Standardskrifttypeiafsnit"/>
    <w:uiPriority w:val="99"/>
    <w:semiHidden/>
    <w:unhideWhenUsed/>
    <w:rsid w:val="00E54CBD"/>
    <w:rPr>
      <w:vertAlign w:val="superscript"/>
    </w:rPr>
  </w:style>
  <w:style w:type="character" w:styleId="Slutnotehenvisning">
    <w:name w:val="endnote reference"/>
    <w:basedOn w:val="Standardskrifttypeiafsnit"/>
    <w:uiPriority w:val="99"/>
    <w:semiHidden/>
    <w:unhideWhenUsed/>
    <w:rsid w:val="00A31F4E"/>
    <w:rPr>
      <w:vertAlign w:val="superscript"/>
    </w:rPr>
  </w:style>
  <w:style w:type="table" w:styleId="Tabel-Gitter">
    <w:name w:val="Table Grid"/>
    <w:basedOn w:val="Tabel-Normal"/>
    <w:uiPriority w:val="39"/>
    <w:rsid w:val="004E60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927BB7"/>
    <w:rPr>
      <w:rFonts w:ascii="Times New Roman" w:hAnsi="Times New Roman" w:cs="Times New Roman"/>
    </w:rPr>
  </w:style>
  <w:style w:type="character" w:styleId="Hyperlink">
    <w:name w:val="Hyperlink"/>
    <w:basedOn w:val="Standardskrifttypeiafsnit"/>
    <w:uiPriority w:val="99"/>
    <w:unhideWhenUsed/>
    <w:rsid w:val="00913864"/>
    <w:rPr>
      <w:color w:val="467886" w:themeColor="hyperlink"/>
      <w:u w:val="single"/>
    </w:rPr>
  </w:style>
  <w:style w:type="character" w:styleId="Ulstomtale">
    <w:name w:val="Unresolved Mention"/>
    <w:basedOn w:val="Standardskrifttypeiafsnit"/>
    <w:uiPriority w:val="99"/>
    <w:semiHidden/>
    <w:unhideWhenUsed/>
    <w:rsid w:val="00913864"/>
    <w:rPr>
      <w:color w:val="605E5C"/>
      <w:shd w:val="clear" w:color="auto" w:fill="E1DFDD"/>
    </w:rPr>
  </w:style>
  <w:style w:type="character" w:styleId="BesgtLink">
    <w:name w:val="FollowedHyperlink"/>
    <w:basedOn w:val="Standardskrifttypeiafsnit"/>
    <w:uiPriority w:val="99"/>
    <w:semiHidden/>
    <w:unhideWhenUsed/>
    <w:rsid w:val="00053C70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910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2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2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02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1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71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2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498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64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30309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80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06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308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721841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895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48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14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5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15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8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50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55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042243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108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5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79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14224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ei-digital.gei.de/viewer/index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340E14-E7BC-4900-AC38-DD5E788603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38</TotalTime>
  <Pages>5</Pages>
  <Words>2405</Words>
  <Characters>14672</Characters>
  <Application>Microsoft Office Word</Application>
  <DocSecurity>0</DocSecurity>
  <Lines>122</Lines>
  <Paragraphs>3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jamin Waziri</dc:creator>
  <cp:keywords/>
  <dc:description/>
  <cp:lastModifiedBy>Benjamin Waziri</cp:lastModifiedBy>
  <cp:revision>217</cp:revision>
  <cp:lastPrinted>2025-06-17T12:51:00Z</cp:lastPrinted>
  <dcterms:created xsi:type="dcterms:W3CDTF">2025-04-12T18:46:00Z</dcterms:created>
  <dcterms:modified xsi:type="dcterms:W3CDTF">2025-06-26T1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LDRWqUu3"/&gt;&lt;style id="http://www.zotero.org/styles/apa" locale="de-DE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